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49424E77" w:rsidR="00C52434" w:rsidRPr="00E150CA" w:rsidRDefault="00107F48" w:rsidP="00C52434">
      <w:r w:rsidRPr="00E150CA">
        <w:t>A health impact assessment</w:t>
      </w:r>
      <w:r w:rsidR="00C52434" w:rsidRPr="00E150CA">
        <w:t xml:space="preserve"> </w:t>
      </w:r>
      <w:r w:rsidRPr="00E150CA">
        <w:t xml:space="preserve">of </w:t>
      </w:r>
      <w:r w:rsidR="00B53F41">
        <w:t>changes in NDVI on</w:t>
      </w:r>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017694D0" w:rsidR="00F73B7D" w:rsidRPr="00741FA6" w:rsidRDefault="00E319B6" w:rsidP="00551D54">
      <w:pPr>
        <w:rPr>
          <w:color w:val="000000" w:themeColor="text1"/>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EC276D">
        <w:t xml:space="preserve">mean of </w:t>
      </w:r>
      <w:r w:rsidR="00EC276D" w:rsidRPr="00BB6EFB">
        <w:t xml:space="preserve">0.19 </w:t>
      </w:r>
      <w:r w:rsidR="00EC276D">
        <w:t xml:space="preserve">(95% CI: 0.15, 0.25) </w:t>
      </w:r>
      <w:r w:rsidR="0001515D">
        <w:t xml:space="preserve">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741FA6">
        <w:rPr>
          <w:color w:val="000000" w:themeColor="text1"/>
        </w:rPr>
        <w:t>.</w:t>
      </w:r>
      <w:r w:rsidR="00841A64" w:rsidRPr="00741FA6">
        <w:rPr>
          <w:color w:val="000000" w:themeColor="text1"/>
        </w:rPr>
        <w:t xml:space="preserve"> </w:t>
      </w:r>
      <w:r w:rsidR="008740AE" w:rsidRPr="00741FA6">
        <w:rPr>
          <w:color w:val="000000" w:themeColor="text1"/>
        </w:rPr>
        <w:t>H</w:t>
      </w:r>
      <w:r w:rsidR="00841A64" w:rsidRPr="00741FA6">
        <w:rPr>
          <w:color w:val="000000" w:themeColor="text1"/>
        </w:rPr>
        <w:t xml:space="preserve">ealth impact </w:t>
      </w:r>
      <w:r w:rsidR="00227D90" w:rsidRPr="00741FA6">
        <w:rPr>
          <w:color w:val="000000" w:themeColor="text1"/>
        </w:rPr>
        <w:t>assessments</w:t>
      </w:r>
      <w:r w:rsidR="00841A64" w:rsidRPr="00741FA6">
        <w:rPr>
          <w:color w:val="000000" w:themeColor="text1"/>
        </w:rPr>
        <w:t xml:space="preserve"> of NDVI and all-cause mortality have </w:t>
      </w:r>
      <w:r w:rsidR="008740AE" w:rsidRPr="00741FA6">
        <w:rPr>
          <w:color w:val="000000" w:themeColor="text1"/>
        </w:rPr>
        <w:t>largely been conducted in European and North American cities, where we found NDVI was generally higher and more stable</w:t>
      </w:r>
      <w:r w:rsidR="00841A64" w:rsidRPr="00741FA6">
        <w:rPr>
          <w:color w:val="000000" w:themeColor="text1"/>
        </w:rPr>
        <w:t xml:space="preserve">. Our results highlight large </w:t>
      </w:r>
      <w:r w:rsidR="009E4029" w:rsidRPr="00741FA6">
        <w:rPr>
          <w:color w:val="000000" w:themeColor="text1"/>
        </w:rPr>
        <w:t>heterogeneity</w:t>
      </w:r>
      <w:r w:rsidR="00841A64" w:rsidRPr="00741FA6">
        <w:rPr>
          <w:color w:val="000000" w:themeColor="text1"/>
        </w:rPr>
        <w:t xml:space="preserve"> in urban greenspace </w:t>
      </w:r>
      <w:r w:rsidR="001507B3" w:rsidRPr="00741FA6">
        <w:rPr>
          <w:color w:val="000000" w:themeColor="text1"/>
        </w:rPr>
        <w:t xml:space="preserve">extent and variability </w:t>
      </w:r>
      <w:r w:rsidR="00227D90" w:rsidRPr="00741FA6">
        <w:rPr>
          <w:color w:val="000000" w:themeColor="text1"/>
        </w:rPr>
        <w:t>across global cities</w:t>
      </w:r>
      <w:r w:rsidR="00841A64" w:rsidRPr="00741FA6">
        <w:rPr>
          <w:color w:val="000000" w:themeColor="text1"/>
        </w:rPr>
        <w:t xml:space="preserve"> and the </w:t>
      </w:r>
      <w:r w:rsidR="00BE3370" w:rsidRPr="00741FA6">
        <w:rPr>
          <w:color w:val="000000" w:themeColor="text1"/>
        </w:rPr>
        <w:t>importance of characterizing</w:t>
      </w:r>
      <w:r w:rsidR="00841A64" w:rsidRPr="00741FA6">
        <w:rPr>
          <w:color w:val="000000" w:themeColor="text1"/>
        </w:rPr>
        <w:t xml:space="preserve"> the </w:t>
      </w:r>
      <w:r w:rsidR="008740AE" w:rsidRPr="00741FA6">
        <w:rPr>
          <w:color w:val="000000" w:themeColor="text1"/>
        </w:rPr>
        <w:t xml:space="preserve">relationship between </w:t>
      </w:r>
      <w:r w:rsidR="00841A64" w:rsidRPr="00741FA6">
        <w:rPr>
          <w:color w:val="000000" w:themeColor="text1"/>
        </w:rPr>
        <w:t xml:space="preserve">health </w:t>
      </w:r>
      <w:r w:rsidR="008740AE" w:rsidRPr="00741FA6">
        <w:rPr>
          <w:color w:val="000000" w:themeColor="text1"/>
        </w:rPr>
        <w:t>and</w:t>
      </w:r>
      <w:r w:rsidR="00841A64" w:rsidRPr="00741FA6">
        <w:rPr>
          <w:color w:val="000000" w:themeColor="text1"/>
        </w:rPr>
        <w:t xml:space="preserve"> NDVI </w:t>
      </w:r>
      <w:r w:rsidR="001507B3" w:rsidRPr="00741FA6">
        <w:rPr>
          <w:color w:val="000000" w:themeColor="text1"/>
        </w:rPr>
        <w:t>in more diverse contexts</w:t>
      </w:r>
      <w:r w:rsidR="00227D90" w:rsidRPr="00741FA6">
        <w:rPr>
          <w:color w:val="000000" w:themeColor="text1"/>
        </w:rPr>
        <w:t>.</w:t>
      </w:r>
      <w:r w:rsidR="00841A64" w:rsidRPr="00741FA6">
        <w:rPr>
          <w:color w:val="000000" w:themeColor="text1"/>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lastRenderedPageBreak/>
        <w:t>Introduction</w:t>
      </w:r>
    </w:p>
    <w:p w14:paraId="6EF598EA" w14:textId="587FF7A9" w:rsidR="00AF54A8" w:rsidRPr="00E150CA" w:rsidRDefault="00AF54A8" w:rsidP="00AF54A8">
      <w:pPr>
        <w:rPr>
          <w:color w:val="000000" w:themeColor="text1"/>
        </w:rPr>
      </w:pPr>
    </w:p>
    <w:p w14:paraId="3F69CF97" w14:textId="080040EB" w:rsidR="00580922" w:rsidRDefault="00377F9E" w:rsidP="007B6224">
      <w:pPr>
        <w:rPr>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741FA6">
        <w:rPr>
          <w:color w:val="000000" w:themeColor="text1"/>
          <w:shd w:val="clear" w:color="auto" w:fill="FFFFFF"/>
        </w:rPr>
        <w:t>While</w:t>
      </w:r>
      <w:r w:rsidR="00751D10" w:rsidRPr="00741FA6">
        <w:rPr>
          <w:color w:val="000000" w:themeColor="text1"/>
          <w:shd w:val="clear" w:color="auto" w:fill="FFFFFF"/>
        </w:rPr>
        <w:t xml:space="preserve"> cities are responsible for over 80% of global greenhouse gas emissions</w:t>
      </w:r>
      <w:r w:rsidR="00836CE4" w:rsidRPr="00741FA6">
        <w:rPr>
          <w:color w:val="000000" w:themeColor="text1"/>
          <w:shd w:val="clear" w:color="auto" w:fill="FFFFFF"/>
        </w:rPr>
        <w:t>,</w:t>
      </w:r>
      <w:r w:rsidR="00751D10"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741FA6">
        <w:rPr>
          <w:color w:val="000000" w:themeColor="text1"/>
          <w:shd w:val="clear" w:color="auto" w:fill="FFFFFF"/>
        </w:rPr>
        <w:fldChar w:fldCharType="separate"/>
      </w:r>
      <w:r w:rsidR="007B4DCE" w:rsidRPr="00741FA6">
        <w:rPr>
          <w:color w:val="000000" w:themeColor="text1"/>
          <w:vertAlign w:val="superscript"/>
        </w:rPr>
        <w:t>2</w:t>
      </w:r>
      <w:r w:rsidR="00751D10" w:rsidRPr="00741FA6">
        <w:rPr>
          <w:color w:val="000000" w:themeColor="text1"/>
          <w:shd w:val="clear" w:color="auto" w:fill="FFFFFF"/>
        </w:rPr>
        <w:fldChar w:fldCharType="end"/>
      </w:r>
      <w:r w:rsidR="001C57B1" w:rsidRPr="00741FA6">
        <w:rPr>
          <w:color w:val="000000" w:themeColor="text1"/>
          <w:shd w:val="clear" w:color="auto" w:fill="FFFFFF"/>
        </w:rPr>
        <w:t xml:space="preserve"> emissions per capita</w:t>
      </w:r>
      <w:r w:rsidR="00F06C1D" w:rsidRPr="00741FA6">
        <w:rPr>
          <w:color w:val="000000" w:themeColor="text1"/>
          <w:shd w:val="clear" w:color="auto" w:fill="FFFFFF"/>
        </w:rPr>
        <w:t xml:space="preserve"> in developed nations</w:t>
      </w:r>
      <w:r w:rsidR="001C57B1" w:rsidRPr="00741FA6">
        <w:rPr>
          <w:color w:val="000000" w:themeColor="text1"/>
          <w:shd w:val="clear" w:color="auto" w:fill="FFFFFF"/>
        </w:rPr>
        <w:t xml:space="preserve"> tend to be lower in cities than in less dense communities</w:t>
      </w:r>
      <w:r w:rsidR="00205BBE" w:rsidRPr="00741FA6">
        <w:rPr>
          <w:color w:val="000000" w:themeColor="text1"/>
          <w:shd w:val="clear" w:color="auto" w:fill="FFFFFF"/>
        </w:rPr>
        <w:t xml:space="preserve"> due to more efficient</w:t>
      </w:r>
      <w:r w:rsidR="00DB1587" w:rsidRPr="00741FA6">
        <w:rPr>
          <w:color w:val="000000" w:themeColor="text1"/>
          <w:shd w:val="clear" w:color="auto" w:fill="FFFFFF"/>
        </w:rPr>
        <w:t xml:space="preserve"> </w:t>
      </w:r>
      <w:r w:rsidR="00205BBE" w:rsidRPr="00741FA6">
        <w:rPr>
          <w:color w:val="000000" w:themeColor="text1"/>
          <w:shd w:val="clear" w:color="auto" w:fill="FFFFFF"/>
        </w:rPr>
        <w:t xml:space="preserve">transportation, </w:t>
      </w:r>
      <w:r w:rsidR="00DB1587" w:rsidRPr="00741FA6">
        <w:rPr>
          <w:color w:val="000000" w:themeColor="text1"/>
          <w:shd w:val="clear" w:color="auto" w:fill="FFFFFF"/>
        </w:rPr>
        <w:t>energy production</w:t>
      </w:r>
      <w:r w:rsidR="00205BBE" w:rsidRPr="00741FA6">
        <w:rPr>
          <w:color w:val="000000" w:themeColor="text1"/>
          <w:shd w:val="clear" w:color="auto" w:fill="FFFFFF"/>
        </w:rPr>
        <w:t>, and</w:t>
      </w:r>
      <w:r w:rsidR="00DB1587" w:rsidRPr="00741FA6">
        <w:rPr>
          <w:color w:val="000000" w:themeColor="text1"/>
          <w:shd w:val="clear" w:color="auto" w:fill="FFFFFF"/>
        </w:rPr>
        <w:t xml:space="preserve"> land use</w:t>
      </w:r>
      <w:r w:rsidR="00FD73CF" w:rsidRPr="00741FA6">
        <w:rPr>
          <w:color w:val="000000" w:themeColor="text1"/>
          <w:shd w:val="clear" w:color="auto" w:fill="FFFFFF"/>
        </w:rPr>
        <w:t>.</w:t>
      </w:r>
      <w:r w:rsidR="003B1DDA"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741FA6">
        <w:rPr>
          <w:color w:val="000000" w:themeColor="text1"/>
          <w:shd w:val="clear" w:color="auto" w:fill="FFFFFF"/>
        </w:rPr>
        <w:fldChar w:fldCharType="separate"/>
      </w:r>
      <w:r w:rsidR="007B4DCE" w:rsidRPr="00741FA6">
        <w:rPr>
          <w:color w:val="000000" w:themeColor="text1"/>
          <w:vertAlign w:val="superscript"/>
        </w:rPr>
        <w:t>3</w:t>
      </w:r>
      <w:r w:rsidR="003B1DDA" w:rsidRPr="00741FA6">
        <w:rPr>
          <w:color w:val="000000" w:themeColor="text1"/>
          <w:shd w:val="clear" w:color="auto" w:fill="FFFFFF"/>
        </w:rPr>
        <w:fldChar w:fldCharType="end"/>
      </w:r>
      <w:r w:rsidR="001C57B1" w:rsidRPr="00741FA6">
        <w:rPr>
          <w:color w:val="000000" w:themeColor="text1"/>
          <w:shd w:val="clear" w:color="auto" w:fill="FFFFFF"/>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color w:val="000000" w:themeColor="text1"/>
        </w:rPr>
      </w:pPr>
    </w:p>
    <w:p w14:paraId="1F1269C5" w14:textId="5EF57145" w:rsidR="00AB1FFE" w:rsidRDefault="00AB1FFE" w:rsidP="00AB1FFE">
      <w:pPr>
        <w:rPr>
          <w:color w:val="000000" w:themeColor="text1"/>
        </w:rPr>
      </w:pPr>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r>
        <w:rPr>
          <w:color w:val="000000" w:themeColor="text1"/>
        </w:rPr>
        <w:t>.</w:t>
      </w:r>
      <w:r w:rsidRPr="00E150CA">
        <w:rPr>
          <w:color w:val="000000" w:themeColor="text1"/>
        </w:rPr>
        <w:fldChar w:fldCharType="begin"/>
      </w:r>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color w:val="000000" w:themeColor="text1"/>
        </w:rPr>
        <w:fldChar w:fldCharType="separate"/>
      </w:r>
      <w:r w:rsidR="007B4DCE" w:rsidRPr="007B4DCE">
        <w:rPr>
          <w:color w:val="000000"/>
          <w:vertAlign w:val="superscript"/>
        </w:rPr>
        <w:t>4</w:t>
      </w:r>
      <w:r w:rsidRPr="00E150CA">
        <w:rPr>
          <w:color w:val="000000" w:themeColor="text1"/>
        </w:rPr>
        <w:fldChar w:fldCharType="end"/>
      </w:r>
      <w:r w:rsidR="003F0411">
        <w:rPr>
          <w:color w:val="000000" w:themeColor="text1"/>
        </w:rPr>
        <w:t xml:space="preserve"> Systematic reviews sup</w:t>
      </w:r>
      <w:r w:rsidR="006422ED">
        <w:rPr>
          <w:color w:val="000000" w:themeColor="text1"/>
        </w:rPr>
        <w:t xml:space="preserve">port an association between increased residential greenspace and </w:t>
      </w:r>
      <w:r w:rsidR="006422ED" w:rsidRPr="006422ED">
        <w:rPr>
          <w:color w:val="000000" w:themeColor="text1"/>
        </w:rPr>
        <w:t>decreased risk of depression and anxiety</w:t>
      </w:r>
      <w:r w:rsidR="00E34A08">
        <w:rPr>
          <w:color w:val="000000" w:themeColor="text1"/>
        </w:rPr>
        <w:t>,</w:t>
      </w:r>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r w:rsidR="001F7B29" w:rsidRPr="001F7B29">
        <w:rPr>
          <w:color w:val="000000" w:themeColor="text1"/>
        </w:rPr>
        <w:t xml:space="preserve"> </w:t>
      </w:r>
      <w:r w:rsidR="001F7B29" w:rsidRPr="006422ED">
        <w:rPr>
          <w:color w:val="000000" w:themeColor="text1"/>
        </w:rPr>
        <w:t>low birth weight</w:t>
      </w:r>
      <w:r w:rsidR="00E34A08">
        <w:rPr>
          <w:color w:val="000000" w:themeColor="text1"/>
        </w:rPr>
        <w:t>,</w:t>
      </w:r>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r w:rsidR="001F7B29">
        <w:rPr>
          <w:color w:val="000000" w:themeColor="text1"/>
        </w:rPr>
        <w:t xml:space="preserve"> </w:t>
      </w:r>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00E34A08" w:rsidRPr="006422ED">
        <w:rPr>
          <w:color w:val="000000" w:themeColor="text1"/>
        </w:rPr>
        <w:fldChar w:fldCharType="separate"/>
      </w:r>
      <w:r w:rsidR="00B050E8" w:rsidRPr="00B050E8">
        <w:rPr>
          <w:color w:val="000000"/>
          <w:vertAlign w:val="superscript"/>
        </w:rPr>
        <w:t>7</w:t>
      </w:r>
      <w:r w:rsidR="00E34A08" w:rsidRPr="006422ED">
        <w:rPr>
          <w:color w:val="000000" w:themeColor="text1"/>
        </w:rPr>
        <w:fldChar w:fldCharType="end"/>
      </w:r>
      <w:r w:rsidR="00E34A08">
        <w:rPr>
          <w:color w:val="000000" w:themeColor="text1"/>
        </w:rPr>
        <w:t xml:space="preserve"> </w:t>
      </w:r>
      <w:r w:rsidR="001F7B29" w:rsidRPr="006422ED">
        <w:rPr>
          <w:color w:val="000000" w:themeColor="text1"/>
        </w:rPr>
        <w:t>lung and prostate cancer mortality</w:t>
      </w:r>
      <w:r w:rsidR="00E34A08">
        <w:rPr>
          <w:color w:val="000000" w:themeColor="text1"/>
        </w:rPr>
        <w:t>,</w:t>
      </w:r>
      <w:r w:rsidR="001F7B29" w:rsidRPr="006422ED">
        <w:rPr>
          <w:color w:val="000000" w:themeColor="text1"/>
        </w:rPr>
        <w:fldChar w:fldCharType="begin"/>
      </w:r>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001F7B29" w:rsidRPr="006422ED">
        <w:rPr>
          <w:color w:val="000000" w:themeColor="text1"/>
        </w:rPr>
        <w:fldChar w:fldCharType="separate"/>
      </w:r>
      <w:r w:rsidR="00B050E8" w:rsidRPr="00B050E8">
        <w:rPr>
          <w:color w:val="000000"/>
          <w:vertAlign w:val="superscript"/>
        </w:rPr>
        <w:t>8</w:t>
      </w:r>
      <w:r w:rsidR="001F7B29" w:rsidRPr="006422ED">
        <w:rPr>
          <w:color w:val="000000" w:themeColor="text1"/>
        </w:rPr>
        <w:fldChar w:fldCharType="end"/>
      </w:r>
      <w:r w:rsidR="001F7B29">
        <w:rPr>
          <w:color w:val="000000" w:themeColor="text1"/>
        </w:rPr>
        <w:t xml:space="preserve"> </w:t>
      </w:r>
      <w:r w:rsidR="00E34A08" w:rsidRPr="006422ED">
        <w:rPr>
          <w:color w:val="000000" w:themeColor="text1"/>
        </w:rPr>
        <w:t>and all-cause mortalit</w:t>
      </w:r>
      <w:r w:rsidR="00E34A08">
        <w:rPr>
          <w:color w:val="000000" w:themeColor="text1"/>
        </w:rPr>
        <w:t>y</w:t>
      </w:r>
      <w:r w:rsidR="00FF7320">
        <w:rPr>
          <w:color w:val="000000" w:themeColor="text1"/>
        </w:rPr>
        <w:t>.</w:t>
      </w:r>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r w:rsidR="006422ED" w:rsidRPr="006422ED">
        <w:rPr>
          <w:color w:val="000000" w:themeColor="text1"/>
        </w:rPr>
        <w:t xml:space="preserve"> </w:t>
      </w:r>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color w:val="000000" w:themeColor="text1"/>
        </w:rPr>
        <w:fldChar w:fldCharType="separate"/>
      </w:r>
      <w:r w:rsidR="00E34A08" w:rsidRPr="00E34A08">
        <w:rPr>
          <w:color w:val="000000"/>
          <w:vertAlign w:val="superscript"/>
        </w:rPr>
        <w:t>10</w:t>
      </w:r>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color w:val="000000" w:themeColor="text1"/>
        </w:rPr>
        <w:fldChar w:fldCharType="separate"/>
      </w:r>
      <w:r w:rsidR="00E34A08" w:rsidRPr="00E34A08">
        <w:rPr>
          <w:color w:val="000000"/>
          <w:vertAlign w:val="superscript"/>
        </w:rPr>
        <w:t>11–14</w:t>
      </w:r>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r w:rsidR="007A02E0">
        <w:rPr>
          <w:color w:val="000000" w:themeColor="text1"/>
        </w:rPr>
        <w:t xml:space="preserve"> Three main pathways have been hypothesized to link greenspace with health: reduced environmental harm (i.e. </w:t>
      </w:r>
      <w:r w:rsidR="007A02E0" w:rsidRPr="00133807">
        <w:rPr>
          <w:color w:val="000000"/>
        </w:rPr>
        <w:t>less heat, noise, and air pollution), restor</w:t>
      </w:r>
      <w:r w:rsidR="007A02E0">
        <w:rPr>
          <w:color w:val="000000"/>
        </w:rPr>
        <w:t>ation</w:t>
      </w:r>
      <w:r w:rsidR="007A02E0" w:rsidRPr="00133807">
        <w:rPr>
          <w:color w:val="000000"/>
        </w:rPr>
        <w:t xml:space="preserve"> capacities (i.e. reduced stress), and building capacities (i.e. increased physical activity and social gathering)</w:t>
      </w:r>
      <w:r w:rsidR="005E459E">
        <w:rPr>
          <w:color w:val="000000"/>
        </w:rPr>
        <w:t>.</w:t>
      </w:r>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r w:rsidR="00722DE3">
        <w:rPr>
          <w:color w:val="000000"/>
        </w:rPr>
        <w:t xml:space="preserve"> Mediation studies</w:t>
      </w:r>
      <w:r w:rsidR="00861214">
        <w:rPr>
          <w:color w:val="000000"/>
        </w:rPr>
        <w:t xml:space="preserve"> </w:t>
      </w:r>
      <w:r w:rsidR="00722DE3">
        <w:rPr>
          <w:color w:val="000000"/>
        </w:rPr>
        <w:t xml:space="preserve">have </w:t>
      </w:r>
      <w:r w:rsidR="00722DE3" w:rsidRPr="00133807">
        <w:rPr>
          <w:color w:val="000000"/>
        </w:rPr>
        <w:t>found evidence that greenspace is associated with health through better air quality, increased physical activity, and reduced stress</w:t>
      </w:r>
      <w:r w:rsidR="00722DE3">
        <w:rPr>
          <w:color w:val="000000"/>
        </w:rPr>
        <w:t>.</w:t>
      </w:r>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r w:rsidR="00722DE3" w:rsidDel="007B4DCE">
        <w:rPr>
          <w:color w:val="000000"/>
        </w:rPr>
        <w:t xml:space="preserve"> </w:t>
      </w: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4705E016" w:rsidR="00FA2EC9" w:rsidRPr="00E150CA" w:rsidRDefault="006036D8" w:rsidP="00551D54">
      <w:r w:rsidRPr="00E150CA">
        <w:rPr>
          <w:color w:val="000000"/>
          <w:shd w:val="clear" w:color="auto" w:fill="FFFFFF"/>
        </w:rPr>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 xml:space="preserve">The Lancet Countdown is an annual publication dedicated to tracking progress towards the goals </w:t>
      </w:r>
      <w:r w:rsidR="00855772" w:rsidRPr="00E150CA">
        <w:rPr>
          <w:color w:val="000000"/>
          <w:shd w:val="clear" w:color="auto" w:fill="FFFFFF"/>
        </w:rPr>
        <w:lastRenderedPageBreak/>
        <w:t>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r w:rsidR="00D86A16">
        <w:rPr>
          <w:color w:val="000000"/>
          <w:shd w:val="clear" w:color="auto" w:fill="FFFFFF"/>
        </w:rPr>
        <w:t>We chose five-year time periods to minimize the</w:t>
      </w:r>
      <w:r w:rsidR="00CE2519">
        <w:rPr>
          <w:color w:val="000000"/>
          <w:shd w:val="clear" w:color="auto" w:fill="FFFFFF"/>
        </w:rPr>
        <w:t xml:space="preserve"> effect of year-to-year extremes and</w:t>
      </w:r>
      <w:r w:rsidR="00D86A16">
        <w:rPr>
          <w:color w:val="000000"/>
          <w:shd w:val="clear" w:color="auto" w:fill="FFFFFF"/>
        </w:rPr>
        <w:t xml:space="preserve"> capture</w:t>
      </w:r>
      <w:r w:rsidR="00CE2519">
        <w:rPr>
          <w:color w:val="000000"/>
          <w:shd w:val="clear" w:color="auto" w:fill="FFFFFF"/>
        </w:rPr>
        <w:t xml:space="preserve"> longer-term trends in urban greenspace exposure.</w:t>
      </w:r>
      <w:r w:rsidR="00D86A16">
        <w:rPr>
          <w:color w:val="000000"/>
          <w:shd w:val="clear" w:color="auto" w:fill="FFFFFF"/>
        </w:rPr>
        <w:t xml:space="preserve"> </w:t>
      </w:r>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w:t>
      </w:r>
      <w:r w:rsidR="00ED7F58">
        <w:rPr>
          <w:color w:val="000000"/>
          <w:shd w:val="clear" w:color="auto" w:fill="FFFFFF"/>
        </w:rPr>
        <w:t xml:space="preserve">the </w:t>
      </w:r>
      <w:r w:rsidR="0071768E">
        <w:rPr>
          <w:color w:val="000000"/>
          <w:shd w:val="clear" w:color="auto" w:fill="FFFFFF"/>
        </w:rPr>
        <w:t xml:space="preserve">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42628212"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r w:rsidR="00F5233A">
        <w:t>We included the 1,041 cities for which urban greenspace was estimated by the Lancet Countdown on health and climate change. The Lancet Countdown</w:t>
      </w:r>
      <w:r w:rsidR="00B723B6" w:rsidRPr="007C220F">
        <w:t xml:space="preserve"> included </w:t>
      </w:r>
      <w:r w:rsidR="00F5233A">
        <w:t xml:space="preserve">cities </w:t>
      </w:r>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4A070357"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r w:rsidR="00FA1C0B">
        <w:t xml:space="preserve">Following the methods used by many of the studies included in the meta-analysis of greenspace and mortality that we use for our </w:t>
      </w:r>
      <w:r w:rsidR="00CD5550">
        <w:t>exposure response function</w:t>
      </w:r>
      <w:r w:rsidR="00FA1C0B">
        <w:t xml:space="preserve">, we removed pixels representing water and clouds. </w:t>
      </w:r>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r w:rsidR="00B53F41">
        <w:t xml:space="preserve">Centre </w:t>
      </w:r>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r w:rsidR="00F06C1D">
        <w:t xml:space="preserve"> We then downscaled the NDVI dataset to the 100m resolution to align with our population dataset.</w:t>
      </w:r>
    </w:p>
    <w:p w14:paraId="64CAEF0B" w14:textId="5E807EC6" w:rsidR="000231D0" w:rsidRDefault="000231D0" w:rsidP="00551D54"/>
    <w:p w14:paraId="0CB61711" w14:textId="69001DC9"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r w:rsidR="00CA27EC">
        <w:t>The nine longitudinal studies included in this meta-analysis had follow-up periods ranging from four to 18 years and measured urban greenspace using NDVI. Three studies</w:t>
      </w:r>
      <w:r w:rsidR="00024A18">
        <w:t xml:space="preserve"> </w:t>
      </w:r>
      <w:r w:rsidR="00024A18" w:rsidRPr="00435A59">
        <w:t xml:space="preserve">defined greenspace using the average NDVI value </w:t>
      </w:r>
      <w:r w:rsidR="00024A18">
        <w:t>from</w:t>
      </w:r>
      <w:r w:rsidR="00024A18" w:rsidRPr="00435A59">
        <w:t xml:space="preserve"> the greenest season</w:t>
      </w:r>
      <w:r w:rsidR="00CA27EC">
        <w:t xml:space="preserve"> of each year within the study period,</w:t>
      </w:r>
      <w:r w:rsidR="00343620">
        <w:t xml:space="preserve"> </w:t>
      </w:r>
      <w:r w:rsidR="00CA27EC">
        <w:t>while</w:t>
      </w:r>
      <w:r w:rsidR="00343620">
        <w:t xml:space="preserve"> </w:t>
      </w:r>
      <w:r w:rsidR="00CA27EC">
        <w:t>four</w:t>
      </w:r>
      <w:r w:rsidR="00343620">
        <w:t xml:space="preserve"> others use</w:t>
      </w:r>
      <w:r w:rsidR="00CA27EC">
        <w:t>s</w:t>
      </w:r>
      <w:r w:rsidR="00343620">
        <w:t xml:space="preserve"> the greenest day or greenest month</w:t>
      </w:r>
      <w:r w:rsidR="00CA27EC">
        <w:t xml:space="preserve"> from a representative year or years</w:t>
      </w:r>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r w:rsidR="006648D7">
        <w:t>To align with the most commonly used exposure metric by the studies included in this meta-analysis, w</w:t>
      </w:r>
      <w:r w:rsidR="00024A18">
        <w:t>e therefore calculated the population-weighted greenest season NDVI</w:t>
      </w:r>
      <w:r w:rsidR="006648D7">
        <w:t xml:space="preserve">. </w:t>
      </w:r>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lastRenderedPageBreak/>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r w:rsidR="001F1B3D">
        <w:t xml:space="preserve">total </w:t>
      </w:r>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r>
        <w:t xml:space="preserve">This dataset is updated every five years. </w:t>
      </w:r>
      <w:r w:rsidR="00024A18">
        <w:t>We used t</w:t>
      </w:r>
      <w:r w:rsidR="00B356A6">
        <w:t xml:space="preserve">he 2015 population </w:t>
      </w:r>
      <w:r>
        <w:t xml:space="preserve">spatial </w:t>
      </w:r>
      <w:r w:rsidR="00BC6708">
        <w:t xml:space="preserve">distribution </w:t>
      </w:r>
      <w:r w:rsidR="00B356A6">
        <w:t>for years 2014-2018 and the 2020 population</w:t>
      </w:r>
      <w:r>
        <w:t xml:space="preserve"> spatial</w:t>
      </w:r>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2C11BE28"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r w:rsidR="000A48F0">
        <w:rPr>
          <w:color w:val="000000" w:themeColor="text1"/>
          <w:shd w:val="clear" w:color="auto" w:fill="FFFFFF"/>
        </w:rPr>
        <w:t xml:space="preserve"> (Equation 2)</w:t>
      </w:r>
      <w:r w:rsidR="005E2A24">
        <w:rPr>
          <w:color w:val="000000" w:themeColor="text1"/>
          <w:shd w:val="clear" w:color="auto" w:fill="FFFFFF"/>
        </w:rPr>
        <w:t>.</w:t>
      </w:r>
      <w:r w:rsidR="00E32FAA">
        <w:rPr>
          <w:color w:val="000000" w:themeColor="text1"/>
          <w:shd w:val="clear" w:color="auto" w:fill="FFFFFF"/>
        </w:rPr>
        <w:t xml:space="preserve"> </w:t>
      </w:r>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r w:rsidR="000A48F0">
        <w:t xml:space="preserve"> at the 100m pixel (</w:t>
      </w:r>
      <w:proofErr w:type="spellStart"/>
      <w:r w:rsidR="000A48F0">
        <w:t>i</w:t>
      </w:r>
      <w:proofErr w:type="spellEnd"/>
      <w:r w:rsidR="000A48F0">
        <w:t>) level to align with the resolution of our population dataset</w:t>
      </w:r>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r w:rsidR="005E2A24">
        <w:rPr>
          <w:rFonts w:eastAsiaTheme="minorEastAsia"/>
        </w:rPr>
        <w:t>)</w:t>
      </w:r>
      <w:r w:rsidR="005E2A24" w:rsidRPr="00435A59">
        <w:t xml:space="preserve">. </w:t>
      </w:r>
      <w:r w:rsidR="005E2A24">
        <w:t>We opted to use a five-year average rather than compare individual years, because we observed large inter-annual variability in NDVI.</w:t>
      </w:r>
      <w:r w:rsidR="00EC2502">
        <w:t xml:space="preserve"> </w:t>
      </w:r>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EC2502" w:rsidRPr="00E32FAA">
        <w:fldChar w:fldCharType="begin"/>
      </w:r>
      <w:r w:rsidR="00EC2502">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C2502" w:rsidRPr="00E32FAA">
        <w:fldChar w:fldCharType="separate"/>
      </w:r>
      <w:r w:rsidR="00EC2502" w:rsidRPr="00B050E8">
        <w:rPr>
          <w:color w:val="000000"/>
          <w:vertAlign w:val="superscript"/>
        </w:rPr>
        <w:t>9</w:t>
      </w:r>
      <w:r w:rsidR="00EC2502" w:rsidRPr="00E32FAA">
        <w:fldChar w:fldCharType="end"/>
      </w:r>
      <w:r w:rsidR="000A48F0">
        <w:t xml:space="preserve"> We</w:t>
      </w:r>
      <w:r w:rsidR="005E2A24">
        <w:rPr>
          <w:color w:val="000000" w:themeColor="text1"/>
          <w:shd w:val="clear" w:color="auto" w:fill="FFFFFF"/>
        </w:rPr>
        <w:t xml:space="preserve"> </w:t>
      </w:r>
      <w:r w:rsidR="000A48F0">
        <w:rPr>
          <w:color w:val="000000" w:themeColor="text1"/>
          <w:shd w:val="clear" w:color="auto" w:fill="FFFFFF"/>
        </w:rPr>
        <w:t>scaled changes in NDVI</w:t>
      </w:r>
      <w:r w:rsidR="005E2A24">
        <w:t xml:space="preserve"> by the unit increase of the hazard-ratio (0.1 increases in NDVI). </w:t>
      </w:r>
      <w:r w:rsidR="005E2A24">
        <w:t>We calculated this value for</w:t>
      </w:r>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A830B96" w14:textId="53EB291E" w:rsidR="00E32FAA" w:rsidRPr="00E32FAA" w:rsidRDefault="00435EC8" w:rsidP="00741FA6">
      <w:pPr>
        <w:pStyle w:val="NormalWeb"/>
        <w:spacing w:before="240" w:beforeAutospacing="0" w:after="240" w:afterAutospacing="0"/>
        <w:jc w:val="cente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5F1AE186" w14:textId="6456D2AF" w:rsidR="00E32FAA" w:rsidRPr="00741FA6" w:rsidRDefault="00E32FAA" w:rsidP="00741FA6">
      <w:pPr>
        <w:pStyle w:val="NormalWeb"/>
        <w:spacing w:before="240" w:beforeAutospacing="0" w:after="240" w:afterAutospacing="0"/>
        <w:rPr>
          <w:i/>
        </w:rPr>
      </w:pPr>
      <w:r w:rsidRPr="00E32FAA">
        <w:t xml:space="preserve">We </w:t>
      </w:r>
      <w:r>
        <w:t>sum</w:t>
      </w:r>
      <w:r w:rsidR="005C2AF3">
        <w:t>med</w:t>
      </w:r>
      <w:r>
        <w:t xml:space="preserve"> </w:t>
      </w:r>
      <w:r w:rsidR="003D06C1">
        <w:t xml:space="preserve">the product of </w:t>
      </w:r>
      <w:r w:rsidRPr="00E32FAA">
        <w:t>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17A5F">
        <w:instrText xml:space="preserve"> ADDIN ZOTERO_ITEM CSL_CITATION {"citationID":"9PVcCL3m","properties":{"formattedCitation":"\\super 35\\nosupersub{}","plainCitation":"35","noteIndex":0},"citationItems":[{"id":834,"uris":["http://zotero.org/users/10202395/items/ZDQQ3F76"],"itemData":{"id":834,"type":"dataset","abstract":"The spatial raster dataset depicts the distribution of the built-up (BU) surfaces estimates between 1975 and 2030 in 5 years intervals and two functional use components a) the total BU surface and b) the non-residential (NRES) BU surface. The data is made by spatial-temporal interpolation of five observed collections of multiple-sensor, multiple-platform satellite imageries. Landsat (MSS, TM, ETM sensor) supports the 1975, 1990, 2000, and 2014 epochs. Sentinel2 (S2) composite (GHS-composite-S2 R2020A) supports the 2018 epoch. The built-up surface fraction (BUFRAC) is estimated at 10m of spatial resolution from the S2 image data, using as learning set a composite of data from GHS-BUILT-S2 R2020A, Facebook, Microsoft, and Open Street Map (OSM) building delineation. The BUFRAC inference is made from the combination of quantized image features (reflectance, derivative of morphological profile DMP) through associative rule learning applied to spatial data analytics, which was introduced as symbolic machine learning (SML). The non-residential (NRES) domain is predicted from S2 image data by observation of radiometric, textural, and morphological features in an object-oriented image processing framework. The multi-temporal dimension is provided by testing by the SML the association between the combination of the quantized radiometric information collected by the Landsat imagery in the past epochs, and the “built-up” (BU) and “non-built-up” (NBU) class abstraction on image segments extracted from S2 images. The spatial-temporal interpolation is solved by rank-optimal spatial allocation using explanatory variables related to the landscape (slope, elevation, distance to water, and distance to vegetation) and related to the observed dynamic of BU surfaces in the past epochs.","DOI":"10.2905/9F06F36F-4B11-47EC-ABB0-4F8B7B1D72EA","language":"en","publisher":"European Commission, Joint Research Centre (JRC)","source":"DOI.org (Datacite)","title":"GHS-BUILT-S R2023A - GHS built-up surface grid, derived from Sentinel2 composite and Landsat, multitemporal (1975-2030)","URL":"http://data.europa.eu/89h/9f06f36f-4b11-47ec-abb0-4f8b7b1d72ea","author":[{"family":"Pesaresi","given":"Martino"}],"accessed":{"date-parts":[["2025",4,28]]},"issued":{"date-parts":[["2023",4,25]]}}}],"schema":"https://github.com/citation-style-language/schema/raw/master/csl-citation.json"} </w:instrText>
      </w:r>
      <w:r w:rsidRPr="00E32FAA">
        <w:rPr>
          <w:i/>
          <w:iCs/>
        </w:rPr>
        <w:fldChar w:fldCharType="separate"/>
      </w:r>
      <w:r w:rsidR="00B17A5F" w:rsidRPr="00B17A5F">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d>
          <m:dPr>
            <m:ctrlPr>
              <w:rPr>
                <w:rFonts w:ascii="Cambria Math" w:hAnsi="Cambria Math"/>
                <w:i/>
              </w:rPr>
            </m:ctrlPr>
          </m:dPr>
          <m:e>
            <m:sSub>
              <m:sSubPr>
                <m:ctrlPr>
                  <w:rPr>
                    <w:rFonts w:ascii="Cambria Math" w:hAnsi="Cambria Math"/>
                  </w:rPr>
                </m:ctrlPr>
              </m:sSubPr>
              <m:e>
                <m:r>
                  <w:rPr>
                    <w:rFonts w:ascii="Cambria Math" w:hAnsi="Cambria Math"/>
                  </w:rPr>
                  <m:t>PAF</m:t>
                </m:r>
              </m:e>
              <m:sub>
                <m:r>
                  <w:rPr>
                    <w:rFonts w:ascii="Cambria Math" w:hAnsi="Cambria Math"/>
                  </w:rPr>
                  <m:t>i</m:t>
                </m:r>
              </m:sub>
            </m:sSub>
          </m:e>
        </m:d>
      </m:oMath>
      <w:r w:rsidR="003D06C1">
        <w:t xml:space="preserve"> across each 100m pixel (i) within the urban boundary to </w:t>
      </w:r>
      <w:r w:rsidR="003D06C1" w:rsidRPr="00E32FAA">
        <w:t xml:space="preserve">calculate the </w:t>
      </w:r>
      <w:r w:rsidR="003D06C1">
        <w:t xml:space="preserve">city change in </w:t>
      </w:r>
      <w:r w:rsidR="003D06C1" w:rsidRPr="00E32FAA">
        <w:t>annual greenspace related mortality (</w:t>
      </w:r>
      <m:oMath>
        <m:r>
          <w:rPr>
            <w:rFonts w:ascii="Cambria Math" w:hAnsi="Cambria Math"/>
          </w:rPr>
          <m:t>Δmortality</m:t>
        </m:r>
      </m:oMath>
      <w:r w:rsidR="003D06C1" w:rsidRPr="00E32FAA">
        <w:t>)</w:t>
      </w:r>
      <w:r w:rsidRPr="00E32FAA">
        <w:t>.</w:t>
      </w:r>
      <w:r>
        <w:t xml:space="preserve"> </w:t>
      </w:r>
      <w:r w:rsidR="00C92231" w:rsidRPr="00741FA6">
        <w:rPr>
          <w:color w:val="000000" w:themeColor="tex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C92231" w:rsidRPr="00741FA6">
        <w:rPr>
          <w:color w:val="000000" w:themeColor="text1"/>
        </w:rPr>
        <w:fldChar w:fldCharType="begin"/>
      </w:r>
      <w:r w:rsidR="00C92231" w:rsidRPr="00741FA6">
        <w:rPr>
          <w:color w:val="000000" w:themeColor="tex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6</w:t>
      </w:r>
      <w:r w:rsidR="00C92231" w:rsidRPr="00741FA6">
        <w:rPr>
          <w:color w:val="000000" w:themeColor="text1"/>
        </w:rPr>
        <w:fldChar w:fldCharType="end"/>
      </w:r>
      <w:r w:rsidR="00C92231" w:rsidRPr="00741FA6">
        <w:rPr>
          <w:color w:val="000000" w:themeColor="text1"/>
        </w:rPr>
        <w:t xml:space="preserve"> and increased physical activity among children and adolescents</w:t>
      </w:r>
      <w:r w:rsidR="00C92231" w:rsidRPr="00741FA6">
        <w:rPr>
          <w:color w:val="000000" w:themeColor="text1"/>
        </w:rPr>
        <w:fldChar w:fldCharType="begin"/>
      </w:r>
      <w:r w:rsidR="00C92231" w:rsidRPr="00741FA6">
        <w:rPr>
          <w:color w:val="000000" w:themeColor="tex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6</w:t>
      </w:r>
      <w:r w:rsidR="00C92231" w:rsidRPr="00741FA6">
        <w:rPr>
          <w:color w:val="000000" w:themeColor="text1"/>
        </w:rPr>
        <w:fldChar w:fldCharType="end"/>
      </w:r>
      <w:r w:rsidR="00C92231" w:rsidRPr="00741FA6">
        <w:rPr>
          <w:color w:val="000000" w:themeColor="text1"/>
        </w:rPr>
        <w:t>, and a large national study found that higher NDVI was associated with decreased risk of infant and under-5 mortality.</w:t>
      </w:r>
      <w:r w:rsidR="00C92231" w:rsidRPr="00741FA6">
        <w:rPr>
          <w:color w:val="000000" w:themeColor="text1"/>
        </w:rPr>
        <w:fldChar w:fldCharType="begin"/>
      </w:r>
      <w:r w:rsidR="00C92231" w:rsidRPr="00741FA6">
        <w:rPr>
          <w:color w:val="000000" w:themeColor="tex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7</w:t>
      </w:r>
      <w:r w:rsidR="00C92231" w:rsidRPr="00741FA6">
        <w:rPr>
          <w:color w:val="000000" w:themeColor="text1"/>
        </w:rPr>
        <w:fldChar w:fldCharType="end"/>
      </w:r>
    </w:p>
    <w:p w14:paraId="3DDDFDB0" w14:textId="71DD7C6E" w:rsidR="005A1DF9"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F411A4">
        <w:rPr>
          <w:color w:val="000000" w:themeColor="text1"/>
          <w:shd w:val="clear" w:color="auto" w:fill="FFFFFF"/>
        </w:rPr>
        <w:t>.</w:t>
      </w:r>
    </w:p>
    <w:p w14:paraId="033A51E3" w14:textId="5B998C69" w:rsidR="005A1DF9" w:rsidRPr="005A1DF9" w:rsidRDefault="005A1DF9" w:rsidP="00825A98">
      <w:pPr>
        <w:rPr>
          <w:i/>
          <w:iCs/>
        </w:rPr>
      </w:pPr>
      <w:r>
        <w:rPr>
          <w:i/>
          <w:iCs/>
        </w:rPr>
        <w:lastRenderedPageBreak/>
        <w:t>Urban area groupings</w:t>
      </w:r>
    </w:p>
    <w:p w14:paraId="33D1D9C0" w14:textId="2CAC829E" w:rsidR="003C7B28" w:rsidRDefault="003C7B28" w:rsidP="00847BEB"/>
    <w:p w14:paraId="455ED61F" w14:textId="6D95C88F"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C92231">
        <w:instrText xml:space="preserve"> ADDIN ZOTERO_ITEM CSL_CITATION {"citationID":"RvaAKQDF","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C92231" w:rsidRPr="00C92231">
        <w:rPr>
          <w:vertAlign w:val="superscript"/>
        </w:rPr>
        <w:t>38</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C92231">
        <w:instrText xml:space="preserve"> ADDIN ZOTERO_ITEM CSL_CITATION {"citationID":"STzXovLg","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C92231" w:rsidRPr="00C92231">
        <w:rPr>
          <w:vertAlign w:val="superscript"/>
        </w:rPr>
        <w:t>39</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C92231">
        <w:instrText xml:space="preserve"> ADDIN ZOTERO_ITEM CSL_CITATION {"citationID":"JPlTTysR","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C92231" w:rsidRPr="00C92231">
        <w:rPr>
          <w:vertAlign w:val="superscript"/>
        </w:rPr>
        <w:t>38</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C92231">
        <w:instrText xml:space="preserve"> ADDIN ZOTERO_ITEM CSL_CITATION {"citationID":"TX8V9wGh","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C92231" w:rsidRPr="00C92231">
        <w:rPr>
          <w:vertAlign w:val="superscript"/>
        </w:rPr>
        <w:t>39</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58FB87A3" w:rsidR="00083DB1" w:rsidRDefault="000C6A15" w:rsidP="00551D54">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 xml:space="preserve">(Fig. S3), </w:t>
      </w:r>
      <w:r w:rsidR="0075333B">
        <w:t xml:space="preserve">the greenest year </w:t>
      </w:r>
      <w:r w:rsidR="004F5C41">
        <w:t xml:space="preserve">of the past decade </w:t>
      </w:r>
      <w:r w:rsidR="0075333B">
        <w:t xml:space="preserve">was 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53BEB56A" w:rsidR="00222625" w:rsidRPr="00E150CA" w:rsidRDefault="00222625" w:rsidP="00551D54">
      <w:pPr>
        <w:rPr>
          <w:b/>
          <w:bCs/>
        </w:rPr>
      </w:pPr>
      <w:r>
        <w:rPr>
          <w:b/>
          <w:bCs/>
          <w:noProof/>
        </w:rPr>
        <w:lastRenderedPageBreak/>
        <w:drawing>
          <wp:anchor distT="0" distB="0" distL="114300" distR="114300" simplePos="0" relativeHeight="251683840" behindDoc="1" locked="0" layoutInCell="1" allowOverlap="1" wp14:anchorId="5642940D" wp14:editId="7E620D57">
            <wp:simplePos x="0" y="0"/>
            <wp:positionH relativeFrom="column">
              <wp:posOffset>-203200</wp:posOffset>
            </wp:positionH>
            <wp:positionV relativeFrom="paragraph">
              <wp:posOffset>0</wp:posOffset>
            </wp:positionV>
            <wp:extent cx="6146800" cy="3869690"/>
            <wp:effectExtent l="0" t="0" r="0" b="3810"/>
            <wp:wrapTight wrapText="bothSides">
              <wp:wrapPolygon edited="0">
                <wp:start x="0" y="0"/>
                <wp:lineTo x="0" y="21550"/>
                <wp:lineTo x="21555" y="21550"/>
                <wp:lineTo x="21555" y="0"/>
                <wp:lineTo x="0" y="0"/>
              </wp:wrapPolygon>
            </wp:wrapTight>
            <wp:docPr id="1892598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98765" name="Picture 1892598765"/>
                    <pic:cNvPicPr/>
                  </pic:nvPicPr>
                  <pic:blipFill>
                    <a:blip r:embed="rId9"/>
                    <a:stretch>
                      <a:fillRect/>
                    </a:stretch>
                  </pic:blipFill>
                  <pic:spPr>
                    <a:xfrm>
                      <a:off x="0" y="0"/>
                      <a:ext cx="6146800" cy="3869690"/>
                    </a:xfrm>
                    <a:prstGeom prst="rect">
                      <a:avLst/>
                    </a:prstGeom>
                  </pic:spPr>
                </pic:pic>
              </a:graphicData>
            </a:graphic>
            <wp14:sizeRelH relativeFrom="page">
              <wp14:pctWidth>0</wp14:pctWidth>
            </wp14:sizeRelH>
            <wp14:sizeRelV relativeFrom="page">
              <wp14:pctHeight>0</wp14:pctHeight>
            </wp14:sizeRelV>
          </wp:anchor>
        </w:drawing>
      </w:r>
    </w:p>
    <w:p w14:paraId="3CBD27E3" w14:textId="757430AC"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 Each thin line represents an individual city within the geographic region, while each thick line shows the average NDVI for all cities in that region, colored by </w:t>
      </w:r>
      <w:r w:rsidR="007923E0">
        <w:rPr>
          <w:i/>
          <w:iCs/>
        </w:rPr>
        <w:t>climate classification</w:t>
      </w:r>
      <w:r>
        <w:rPr>
          <w:i/>
          <w:iCs/>
        </w:rPr>
        <w:t xml:space="preserve">. </w:t>
      </w:r>
    </w:p>
    <w:p w14:paraId="66BC6136" w14:textId="2E48617C" w:rsidR="00083DB1" w:rsidRDefault="00083DB1" w:rsidP="00551D54"/>
    <w:p w14:paraId="2F87ED76" w14:textId="0AEA7697"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r w:rsidR="00736C52">
        <w:t>4</w:t>
      </w:r>
      <w:r w:rsidR="00B86455">
        <w:t xml:space="preserve">) and </w:t>
      </w:r>
      <w:proofErr w:type="spellStart"/>
      <w:r w:rsidR="00B86455">
        <w:t>Köppen</w:t>
      </w:r>
      <w:proofErr w:type="spellEnd"/>
      <w:r w:rsidR="00B86455">
        <w:t>-Geiger climate classification (Fig. S5).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4B6EB4B0" w:rsidR="00ED662B" w:rsidRDefault="00BF7C36" w:rsidP="00551D54">
      <w:r>
        <w:rPr>
          <w:noProof/>
        </w:rPr>
        <w:lastRenderedPageBreak/>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4CC64F68" w14:textId="6F5346CB" w:rsidR="00ED662B" w:rsidRPr="00ED662B" w:rsidRDefault="00ED662B" w:rsidP="00ED662B">
      <w:pPr>
        <w:rPr>
          <w:b/>
          <w:bCs/>
          <w:i/>
          <w:iCs/>
        </w:rPr>
      </w:pPr>
      <w:r w:rsidRPr="00ED662B">
        <w:rPr>
          <w:b/>
          <w:bCs/>
          <w:i/>
          <w:iCs/>
        </w:rPr>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461363C3" w:rsidR="004902E4" w:rsidRDefault="00812492" w:rsidP="003771C7">
      <w:r>
        <w:lastRenderedPageBreak/>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r w:rsidR="00FF19E2">
        <w:t>There were many outlier cities across several regions. F</w:t>
      </w:r>
      <w:r w:rsidR="00284BC1">
        <w:t>or example, f</w:t>
      </w:r>
      <w:r w:rsidR="00FF19E2">
        <w:t xml:space="preserve">ive Venezuelan cities: Barcelona, Maturin, Barquisimeto, Maracay, and Valencia had increases in NDVI across the two periods despite a general decline in urban greenspace across Latin America and the Caribbean. </w:t>
      </w:r>
      <w:proofErr w:type="spellStart"/>
      <w:r w:rsidR="00FF19E2">
        <w:t>Buram</w:t>
      </w:r>
      <w:proofErr w:type="spellEnd"/>
      <w:r w:rsidR="00FF19E2">
        <w:t>, Sudan</w:t>
      </w:r>
      <w:r w:rsidR="00284BC1">
        <w:t xml:space="preserve"> in Northern Africa</w:t>
      </w:r>
      <w:r w:rsidR="00FF19E2">
        <w:t xml:space="preserve"> and Gonda, India </w:t>
      </w:r>
      <w:r w:rsidR="00284BC1">
        <w:t xml:space="preserve">in Southern Asia </w:t>
      </w:r>
      <w:r w:rsidR="00FF19E2">
        <w:t xml:space="preserve">were also positive greenspace outliers. </w:t>
      </w:r>
      <w:r w:rsidR="00C63335">
        <w:t xml:space="preserve">In contrast, many cities were negative </w:t>
      </w:r>
      <w:r w:rsidR="008B7742">
        <w:t xml:space="preserve">greenspace </w:t>
      </w:r>
      <w:r w:rsidR="00C63335">
        <w:t>outliers</w:t>
      </w:r>
      <w:r w:rsidR="008B7742">
        <w:t xml:space="preserve"> in their regions</w:t>
      </w:r>
      <w:r w:rsidR="00C63335">
        <w:t xml:space="preserve"> including 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xml:space="preserve">, Macedonia; and Dortmund and Wuppertal, Germany. </w:t>
      </w:r>
      <w:r w:rsidR="008B7742">
        <w:t xml:space="preserve">There is likely a mix of driving factors contributing to each of these cities’ greenspace changes. 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ay be contributing to their decline in greenspaces. Other cities situated near one another such as the five cities of northern Venezuela and the two German cities likely have experienced similar temperature and rainfall changes due to weather and climate change.  </w:t>
      </w:r>
    </w:p>
    <w:p w14:paraId="083DCD71" w14:textId="325C0E36" w:rsidR="00CB3595" w:rsidRDefault="00CB3595" w:rsidP="003771C7"/>
    <w:p w14:paraId="331211FB" w14:textId="53D3DD4E" w:rsidR="007C73A9" w:rsidRDefault="00FF19E2" w:rsidP="00551D54">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b/>
          <w:bCs/>
          <w:i/>
          <w:iCs/>
        </w:rPr>
      </w:pPr>
    </w:p>
    <w:p w14:paraId="69AB887B" w14:textId="77777777" w:rsidR="00EC455B" w:rsidRDefault="00EC455B" w:rsidP="00551D54">
      <w:pPr>
        <w:rPr>
          <w:b/>
          <w:bCs/>
          <w:i/>
          <w:iCs/>
        </w:rPr>
      </w:pPr>
    </w:p>
    <w:p w14:paraId="4FA2757B" w14:textId="77777777" w:rsidR="00EC455B" w:rsidRDefault="00EC455B" w:rsidP="00551D54">
      <w:pPr>
        <w:rPr>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r w:rsidR="00620701">
        <w:rPr>
          <w:i/>
          <w:iCs/>
        </w:rPr>
        <w:t>Each dot represents a city, colored by geographic region.</w:t>
      </w:r>
      <w:r w:rsidR="0049350F">
        <w:rPr>
          <w:i/>
          <w:iCs/>
        </w:rPr>
        <w:t xml:space="preserve"> Regions are arranged by the average latitude of their included cities.</w:t>
      </w:r>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7800012D" w:rsidR="00346FF4" w:rsidRDefault="00D33D88" w:rsidP="00551D54">
      <w:pPr>
        <w:rPr>
          <w:i/>
          <w:iCs/>
        </w:rPr>
      </w:pPr>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018DF7FB" w14:textId="267369D9" w:rsidR="007E27F5" w:rsidRDefault="007E27F5" w:rsidP="007E27F5">
      <w:pPr>
        <w:rPr>
          <w:i/>
          <w:iCs/>
        </w:rPr>
      </w:pPr>
      <w:r w:rsidRPr="0049174D">
        <w:rPr>
          <w:b/>
          <w:bCs/>
          <w:i/>
          <w:iCs/>
        </w:rPr>
        <w:lastRenderedPageBreak/>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Köppen-Geiger</w:t>
      </w:r>
      <w:r>
        <w:rPr>
          <w:i/>
          <w:iCs/>
        </w:rPr>
        <w:t xml:space="preserve"> climate classification.</w:t>
      </w:r>
      <w:r w:rsidR="00A91321" w:rsidRPr="00A91321">
        <w:rPr>
          <w:i/>
          <w:iCs/>
        </w:rPr>
        <w:t xml:space="preserve"> </w:t>
      </w:r>
      <w:r w:rsidR="00A91321">
        <w:rPr>
          <w:i/>
          <w:iCs/>
        </w:rPr>
        <w:t>Each dot represents a city, colored by climate classification.</w:t>
      </w:r>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0C0F4B17" w:rsidR="005C0060" w:rsidRDefault="005C0060" w:rsidP="005C0060">
      <w:r>
        <w:t xml:space="preserve">Globally, NDVI changes from 2014-2018 to 2019-2023 were associated with an estimated </w:t>
      </w:r>
      <w:r w:rsidR="00C97E06">
        <w:t>mean</w:t>
      </w:r>
      <w:r>
        <w:t xml:space="preserve"> of </w:t>
      </w:r>
      <w:r w:rsidR="00BB6EFB" w:rsidRPr="00BB6EFB">
        <w:t xml:space="preserve">0.19 </w:t>
      </w:r>
      <w:r>
        <w:t xml:space="preserve">(95% CI: </w:t>
      </w:r>
      <w:r w:rsidR="00BB6EFB">
        <w:t>0.15</w:t>
      </w:r>
      <w:r>
        <w:t xml:space="preserve">, </w:t>
      </w:r>
      <w:r w:rsidR="00BB6EFB">
        <w:t>0.25</w:t>
      </w:r>
      <w:r>
        <w:t xml:space="preserve">) more all-cause premature deaths per 100,000 annually to the 2020 population (Fig. </w:t>
      </w:r>
      <w:r w:rsidR="00BE60DF">
        <w:t>5</w:t>
      </w:r>
      <w:r>
        <w:t>). The premature mortality impact from urban greenspace change was not evenly distributed around the world</w:t>
      </w:r>
      <w:r w:rsidR="005F0ECE">
        <w:t>, with fewer associated deaths in areas that experience</w:t>
      </w:r>
      <w:r w:rsidR="00165473">
        <w:t>d</w:t>
      </w:r>
      <w:r w:rsidR="005F0ECE">
        <w:t xml:space="preserve"> increases in NDVI across the time periods and more associated deaths in areas where NDVI decreased</w:t>
      </w:r>
      <w:r w:rsidR="00BE60DF">
        <w:t xml:space="preserve"> (Fig. 5A</w:t>
      </w:r>
      <w:r w:rsidR="00370984">
        <w:t xml:space="preserve"> &amp; 5B</w:t>
      </w:r>
      <w:r w:rsidR="00BE60DF">
        <w:t>)</w:t>
      </w:r>
      <w:r>
        <w:t xml:space="preserve">. </w:t>
      </w:r>
      <w:r w:rsidR="005F0ECE">
        <w:t xml:space="preserve">The range in associated mortality from greenspace changes spanned fewer to more deaths, reflecting that there were cities across all regions that experienced both increases and decreases in NDVI. </w:t>
      </w:r>
      <w:r>
        <w:t xml:space="preserve">Changes in associated deaths closely mirrored trends in NDVI, with the largest </w:t>
      </w:r>
      <w:r w:rsidR="00085466">
        <w:t xml:space="preserve">median </w:t>
      </w:r>
      <w:r>
        <w:t xml:space="preserve">reductions in Eastern Asia. </w:t>
      </w:r>
      <w:r w:rsidR="00780EEA">
        <w:t xml:space="preserve">Due to several city outliers with large increases in urban greenspace, </w:t>
      </w:r>
      <w:r w:rsidR="00085466">
        <w:t>Eastern Europe had the largest mean reductions in deaths, with an estimated average of 7.05 (95%</w:t>
      </w:r>
      <w:r w:rsidR="00616FAE">
        <w:t xml:space="preserve"> </w:t>
      </w:r>
      <w:r w:rsidR="00085466">
        <w:t xml:space="preserve">CI: 5.14, 11.00) avoided deaths per 100,000.  </w:t>
      </w:r>
      <w:r>
        <w:t xml:space="preserve">Eastern Asia had a </w:t>
      </w:r>
      <w:r w:rsidR="00B75AD6">
        <w:t xml:space="preserve">mean </w:t>
      </w:r>
      <w:r>
        <w:t xml:space="preserve">reduction of </w:t>
      </w:r>
      <w:r w:rsidR="00DD7A8E">
        <w:t>4.</w:t>
      </w:r>
      <w:r w:rsidR="00B75AD6">
        <w:t>18</w:t>
      </w:r>
      <w:r w:rsidR="00DD7A8E">
        <w:t xml:space="preserve"> (</w:t>
      </w:r>
      <w:r w:rsidR="00B75AD6">
        <w:t>95% CI: 2.70, 7.33</w:t>
      </w:r>
      <w:r w:rsidR="00DD7A8E">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r w:rsidR="00B75AD6">
        <w:t xml:space="preserve">means </w:t>
      </w:r>
      <w:r>
        <w:t xml:space="preserve">of </w:t>
      </w:r>
      <w:r w:rsidR="00B75AD6">
        <w:t>3.4</w:t>
      </w:r>
      <w:r w:rsidR="00DD7A8E">
        <w:t xml:space="preserve"> (</w:t>
      </w:r>
      <w:r w:rsidR="00B75AD6">
        <w:t>95%</w:t>
      </w:r>
      <w:r w:rsidR="00E57E5E">
        <w:t xml:space="preserve"> </w:t>
      </w:r>
      <w:r w:rsidR="00B75AD6">
        <w:t>CI: 2.17, 6.03</w:t>
      </w:r>
      <w:r w:rsidR="00DD7A8E">
        <w:t>)</w:t>
      </w:r>
      <w:r>
        <w:t xml:space="preserve"> and </w:t>
      </w:r>
      <w:r w:rsidR="00B75AD6">
        <w:t>4.58</w:t>
      </w:r>
      <w:r w:rsidR="00DD7A8E">
        <w:t xml:space="preserve"> (</w:t>
      </w:r>
      <w:r w:rsidR="00B75AD6">
        <w:t>95% CI: 2.99, 7.93</w:t>
      </w:r>
      <w:r w:rsidR="00DD7A8E">
        <w:t>)</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r w:rsidR="00B75AD6">
        <w:t>In absolute terms, Eastern Asia had the largest health gains from changes in NDVI with an estimated 20,</w:t>
      </w:r>
      <w:r w:rsidR="008A51B6">
        <w:t>600</w:t>
      </w:r>
      <w:r w:rsidR="00B75AD6">
        <w:t xml:space="preserve"> avoided deaths (95%CI: 13,</w:t>
      </w:r>
      <w:r w:rsidR="008A51B6">
        <w:t>300</w:t>
      </w:r>
      <w:r w:rsidR="00B75AD6">
        <w:t>, 36,</w:t>
      </w:r>
      <w:r w:rsidR="008A51B6">
        <w:t>100</w:t>
      </w:r>
      <w:r w:rsidR="00B75AD6">
        <w:t xml:space="preserve">) across all cities. Sub-Saharan Africa has the greatest </w:t>
      </w:r>
      <w:r w:rsidR="001821A1">
        <w:t xml:space="preserve">absolute </w:t>
      </w:r>
      <w:r w:rsidR="00B75AD6">
        <w:t>health burden from urban greenspace changes, with a total of 9,1</w:t>
      </w:r>
      <w:r w:rsidR="008A51B6">
        <w:t>00</w:t>
      </w:r>
      <w:r w:rsidR="00B75AD6">
        <w:t xml:space="preserve"> more deaths (95% CI: </w:t>
      </w:r>
      <w:r w:rsidR="008A51B6">
        <w:t>6,000</w:t>
      </w:r>
      <w:r w:rsidR="00B75AD6">
        <w:t>, 15</w:t>
      </w:r>
      <w:r w:rsidR="008A51B6">
        <w:t>,</w:t>
      </w:r>
      <w:r w:rsidR="00B75AD6">
        <w:t>80</w:t>
      </w:r>
      <w:r w:rsidR="008A51B6">
        <w:t>0</w:t>
      </w:r>
      <w:r w:rsidR="00B75AD6">
        <w:t xml:space="preserve">). </w:t>
      </w:r>
    </w:p>
    <w:p w14:paraId="57051E70" w14:textId="7F1415BB" w:rsidR="005C0060" w:rsidRDefault="005C0060" w:rsidP="00346FF4"/>
    <w:p w14:paraId="5ABED03B" w14:textId="1C7B316D" w:rsidR="00346FF4" w:rsidRDefault="000030D9" w:rsidP="00346FF4">
      <w:r>
        <w:t xml:space="preserve">We also considered </w:t>
      </w:r>
      <w:r w:rsidR="00B47F84">
        <w:t>NDVI-associated mortality changes by climate classification</w:t>
      </w:r>
      <w:r w:rsidR="00370984">
        <w:t xml:space="preserve"> (Fig. 5C &amp;5D)</w:t>
      </w:r>
      <w:r>
        <w:t>. Arid cities had stable NDVI values over time, and this was reflected in</w:t>
      </w:r>
      <w:r w:rsidR="00B47F84">
        <w:t xml:space="preserve"> t</w:t>
      </w:r>
      <w:r w:rsidR="00346FF4">
        <w:t xml:space="preserve">he </w:t>
      </w:r>
      <w:r w:rsidR="002D71DD">
        <w:t xml:space="preserve">average </w:t>
      </w:r>
      <w:r>
        <w:t xml:space="preserve">associated </w:t>
      </w:r>
      <w:r w:rsidR="00346FF4">
        <w:t>change</w:t>
      </w:r>
      <w:r>
        <w:t>s</w:t>
      </w:r>
      <w:r w:rsidR="00346FF4">
        <w:t xml:space="preserve"> in mortality</w:t>
      </w:r>
      <w:r>
        <w:t xml:space="preserve">, which was very close to zero at </w:t>
      </w:r>
      <w:r w:rsidR="00346FF4">
        <w:t>0.0</w:t>
      </w:r>
      <w:r w:rsidR="002D71DD">
        <w:t>9 (95% CI: 0.60, 1.55)</w:t>
      </w:r>
      <w:r w:rsidR="00346FF4">
        <w:t xml:space="preserve"> fewer</w:t>
      </w:r>
      <w:r>
        <w:t xml:space="preserve"> deaths per 100,000 </w:t>
      </w:r>
      <w:r w:rsidR="001F396A">
        <w:t xml:space="preserve">(range: </w:t>
      </w:r>
      <w:r w:rsidR="00AA7C74">
        <w:t>12.90</w:t>
      </w:r>
      <w:r w:rsidR="001F396A">
        <w:t xml:space="preserve"> fewer to </w:t>
      </w:r>
      <w:r w:rsidR="00AA7C74">
        <w:t>12.14</w:t>
      </w:r>
      <w:r w:rsidR="001F396A">
        <w:t xml:space="preserve"> more)</w:t>
      </w:r>
      <w:r w:rsidR="00370984">
        <w:t>.</w:t>
      </w:r>
      <w:r w:rsidR="001F396A">
        <w:t xml:space="preserve"> </w:t>
      </w:r>
      <w:r w:rsidR="00346FF4">
        <w:t xml:space="preserve">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r w:rsidR="002D71DD">
        <w:t xml:space="preserve">mean </w:t>
      </w:r>
      <w:r w:rsidR="00346FF4">
        <w:t xml:space="preserve">change of </w:t>
      </w:r>
      <w:r w:rsidR="0007308F">
        <w:t>0.</w:t>
      </w:r>
      <w:r w:rsidR="002D71DD">
        <w:t>76</w:t>
      </w:r>
      <w:r w:rsidR="00346FF4">
        <w:t xml:space="preserve"> </w:t>
      </w:r>
      <w:r w:rsidR="002D71DD">
        <w:t xml:space="preserve">(95% CI: 0.45, 1.32) fewer </w:t>
      </w:r>
      <w:r w:rsidR="00546D86">
        <w:t xml:space="preserve">deaths per 100,000 </w:t>
      </w:r>
      <w:r w:rsidR="001F396A">
        <w:t xml:space="preserve">(range: </w:t>
      </w:r>
      <w:r w:rsidR="0007308F">
        <w:t>21.15</w:t>
      </w:r>
      <w:r w:rsidR="001F396A">
        <w:t xml:space="preserve"> fewer to </w:t>
      </w:r>
      <w:r w:rsidR="0007308F">
        <w:t>14.83</w:t>
      </w:r>
      <w:r w:rsidR="001F396A">
        <w:t xml:space="preserve"> more).</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r w:rsidR="002D71DD">
        <w:t xml:space="preserve">mean </w:t>
      </w:r>
      <w:r w:rsidR="00346FF4">
        <w:t xml:space="preserve">of </w:t>
      </w:r>
      <w:r w:rsidR="0007308F">
        <w:t>2.</w:t>
      </w:r>
      <w:r w:rsidR="002D71DD">
        <w:t>68 (95% CI: 1.75, 4.60)</w:t>
      </w:r>
      <w:r w:rsidR="00346FF4">
        <w:t xml:space="preserve"> more</w:t>
      </w:r>
      <w:r w:rsidR="00546D86">
        <w:t xml:space="preserve"> associated deaths per 100,000</w:t>
      </w:r>
      <w:r w:rsidR="00346FF4">
        <w:t xml:space="preserve"> </w:t>
      </w:r>
      <w:r w:rsidR="001F396A">
        <w:t>(range:</w:t>
      </w:r>
      <w:r w:rsidR="0007308F">
        <w:t xml:space="preserve"> 10.97</w:t>
      </w:r>
      <w:r w:rsidR="001F396A">
        <w:t xml:space="preserve"> fewer to </w:t>
      </w:r>
      <w:r w:rsidR="0007308F">
        <w:t>21.84</w:t>
      </w:r>
      <w:r w:rsidR="001F396A">
        <w:t xml:space="preserve"> more)</w:t>
      </w:r>
      <w:r w:rsidR="000440D9">
        <w:t xml:space="preserve">. In contrast, </w:t>
      </w:r>
      <w:r w:rsidR="00346FF4">
        <w:t xml:space="preserve">continental cities became slightly greener on and had a </w:t>
      </w:r>
      <w:r w:rsidR="008C087B">
        <w:t xml:space="preserve">mean </w:t>
      </w:r>
      <w:r w:rsidR="00346FF4">
        <w:t xml:space="preserve">of </w:t>
      </w:r>
      <w:r w:rsidR="002D71DD">
        <w:t>4.31 (95% CI: 2.88, 7.31)</w:t>
      </w:r>
      <w:r w:rsidR="0001260F">
        <w:t xml:space="preserve"> </w:t>
      </w:r>
      <w:r w:rsidR="00346FF4">
        <w:t>fewer</w:t>
      </w:r>
      <w:r w:rsidR="00546D86">
        <w:t xml:space="preserve"> associated deaths per 100,000</w:t>
      </w:r>
      <w:r w:rsidR="00346FF4">
        <w:t xml:space="preserve"> </w:t>
      </w:r>
      <w:r w:rsidR="001F396A">
        <w:t xml:space="preserve">(range: </w:t>
      </w:r>
      <w:r w:rsidR="0001260F">
        <w:t>24.44</w:t>
      </w:r>
      <w:r w:rsidR="001F396A">
        <w:t xml:space="preserve"> fewer to </w:t>
      </w:r>
      <w:r w:rsidR="0001260F">
        <w:t>14.50</w:t>
      </w:r>
      <w:r w:rsidR="001F396A">
        <w:t xml:space="preserve"> more)</w:t>
      </w:r>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r w:rsidR="00EC4809">
        <w:t xml:space="preserve"> In absolute terms, there was an estimated 3,3</w:t>
      </w:r>
      <w:r w:rsidR="008A51B6">
        <w:t>00</w:t>
      </w:r>
      <w:r w:rsidR="00EC4809">
        <w:t xml:space="preserve"> fewer (95% CI: 2</w:t>
      </w:r>
      <w:r w:rsidR="008A51B6">
        <w:t>5</w:t>
      </w:r>
      <w:r w:rsidR="00EC4809">
        <w:t>,</w:t>
      </w:r>
      <w:r w:rsidR="008A51B6">
        <w:t>000</w:t>
      </w:r>
      <w:r w:rsidR="00EC4809">
        <w:t xml:space="preserve"> fewer- 16,</w:t>
      </w:r>
      <w:r w:rsidR="008A51B6">
        <w:t>600</w:t>
      </w:r>
      <w:r w:rsidR="00EC4809">
        <w:t xml:space="preserve"> more) greenspace-associated deaths</w:t>
      </w:r>
      <w:r w:rsidR="006010B2">
        <w:t xml:space="preserve"> globally</w:t>
      </w:r>
      <w:r w:rsidR="00EC4809">
        <w:t xml:space="preserve">. </w:t>
      </w:r>
      <w:r w:rsidR="008C087B">
        <w:t xml:space="preserve">Continental cities </w:t>
      </w:r>
      <w:r w:rsidR="009D4513">
        <w:t>had the greatest reductions, with an estimated 10,9</w:t>
      </w:r>
      <w:r w:rsidR="008A51B6">
        <w:t>00</w:t>
      </w:r>
      <w:r w:rsidR="009D4513">
        <w:t xml:space="preserve"> (95% CI: 7,30</w:t>
      </w:r>
      <w:r w:rsidR="008A51B6">
        <w:t>0</w:t>
      </w:r>
      <w:r w:rsidR="009D4513">
        <w:t>, 10,9</w:t>
      </w:r>
      <w:r w:rsidR="008A51B6">
        <w:t>00</w:t>
      </w:r>
      <w:r w:rsidR="009D4513">
        <w:t>) fewer deaths, while tropical cities had the greatest increases (17,3</w:t>
      </w:r>
      <w:r w:rsidR="008A51B6">
        <w:t>00</w:t>
      </w:r>
      <w:r w:rsidR="009D4513">
        <w:t>, 95% CI: 11,30</w:t>
      </w:r>
      <w:r w:rsidR="008A51B6">
        <w:t>0</w:t>
      </w:r>
      <w:r w:rsidR="009D4513">
        <w:t>, 29,8</w:t>
      </w:r>
      <w:r w:rsidR="008A51B6">
        <w:t>00</w:t>
      </w:r>
      <w:r w:rsidR="009D4513">
        <w:t>).</w:t>
      </w:r>
      <w:r w:rsidR="008C087B">
        <w:t xml:space="preserve"> </w:t>
      </w:r>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w:t>
      </w:r>
      <w:r w:rsidR="00FA6E41">
        <w:lastRenderedPageBreak/>
        <w:t>CIs can be found in the appendix (Fig. S</w:t>
      </w:r>
      <w:r w:rsidR="0012232D">
        <w:t>6</w:t>
      </w:r>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01CC8D35" w:rsidR="00D10EF1" w:rsidRDefault="00D10EF1" w:rsidP="00551D54"/>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E7C09EB" w14:textId="2263ED3B"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r w:rsidR="005F0ECE">
        <w:rPr>
          <w:i/>
          <w:iCs/>
        </w:rPr>
        <w:t>C</w:t>
      </w:r>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r w:rsidR="0012232D">
        <w:rPr>
          <w:i/>
          <w:iCs/>
        </w:rPr>
        <w:t xml:space="preserve"> (panels A &amp;C) and in absolute terms (panels B &amp; D)</w:t>
      </w:r>
      <w:r w:rsidR="002B0627" w:rsidRPr="002B0627">
        <w:rPr>
          <w:i/>
          <w:iCs/>
        </w:rPr>
        <w:t xml:space="preserve"> </w:t>
      </w:r>
      <w:r w:rsidR="005F0ECE">
        <w:rPr>
          <w:i/>
          <w:iCs/>
        </w:rPr>
        <w:t xml:space="preserve">associated with </w:t>
      </w:r>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r w:rsidR="00967827">
        <w:rPr>
          <w:i/>
          <w:iCs/>
        </w:rPr>
        <w:t xml:space="preserve"> Regions are arranged by the average latitude of their cities.</w:t>
      </w:r>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78006D54"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 xml:space="preserve">(95% CI: 0.15, 0.25)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429E7D42" w:rsidR="009F0F64" w:rsidRPr="00741FA6" w:rsidRDefault="00E445DA" w:rsidP="00551D54">
      <w:pPr>
        <w:rPr>
          <w:color w:val="000000" w:themeColor="text1"/>
        </w:rPr>
      </w:pPr>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r w:rsidR="00966C47">
        <w:t xml:space="preserve">set of </w:t>
      </w:r>
      <w:r w:rsidR="00103044">
        <w:t xml:space="preserve">North American </w:t>
      </w:r>
      <w:r w:rsidR="00966C47">
        <w:t>cities</w:t>
      </w:r>
      <w:r w:rsidR="00103044">
        <w:t xml:space="preserve">. </w:t>
      </w:r>
      <w:r w:rsidR="00966C47">
        <w:t xml:space="preserve">Our results include the total population rather than those 65 and older and </w:t>
      </w:r>
      <w:r w:rsidR="004728FB">
        <w:t>are</w:t>
      </w:r>
      <w:r w:rsidR="00966C47">
        <w:t xml:space="preserve"> inclusive of 57 cities including 8 Canadian cities. For these reasons, the magnitude of the results is not directly comparable. Furthermore, w</w:t>
      </w:r>
      <w:r w:rsidR="00103044">
        <w:t>e found that NDVI decreased</w:t>
      </w:r>
      <w:r w:rsidR="008F3CB0">
        <w:t xml:space="preserve"> in North American cities</w:t>
      </w:r>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rsidRPr="00741FA6">
        <w:rPr>
          <w:color w:val="000000" w:themeColor="text1"/>
        </w:rPr>
        <w:lastRenderedPageBreak/>
        <w:t>fewer deaths per 100,000</w:t>
      </w:r>
      <w:r w:rsidR="00924544" w:rsidRPr="00741FA6">
        <w:rPr>
          <w:color w:val="000000" w:themeColor="text1"/>
        </w:rPr>
        <w:t xml:space="preserve"> (range: </w:t>
      </w:r>
      <w:r w:rsidR="00AC46B6" w:rsidRPr="00741FA6">
        <w:rPr>
          <w:color w:val="000000" w:themeColor="text1"/>
        </w:rPr>
        <w:t>24.44</w:t>
      </w:r>
      <w:r w:rsidR="00924544" w:rsidRPr="00741FA6">
        <w:rPr>
          <w:color w:val="000000" w:themeColor="text1"/>
        </w:rPr>
        <w:t xml:space="preserve"> fewer to </w:t>
      </w:r>
      <w:r w:rsidR="00AC46B6" w:rsidRPr="00741FA6">
        <w:rPr>
          <w:color w:val="000000" w:themeColor="text1"/>
        </w:rPr>
        <w:t>13.75</w:t>
      </w:r>
      <w:r w:rsidR="00924544" w:rsidRPr="00741FA6">
        <w:rPr>
          <w:color w:val="000000" w:themeColor="text1"/>
        </w:rPr>
        <w:t xml:space="preserve"> more)</w:t>
      </w:r>
      <w:r w:rsidR="00103044" w:rsidRPr="00741FA6">
        <w:rPr>
          <w:color w:val="000000" w:themeColor="text1"/>
        </w:rPr>
        <w:t>.</w:t>
      </w:r>
      <w:r w:rsidR="00DD427C" w:rsidRPr="00741FA6">
        <w:rPr>
          <w:color w:val="000000" w:themeColor="text1"/>
        </w:rPr>
        <w:t xml:space="preserve"> Though we included the total population rather than restricting to adults,</w:t>
      </w:r>
      <w:r w:rsidR="006D1DC3" w:rsidRPr="00741FA6">
        <w:rPr>
          <w:color w:val="000000" w:themeColor="text1"/>
        </w:rPr>
        <w:t xml:space="preserve"> European cities experienced both positive and negative changes in NDVI over the study period, </w:t>
      </w:r>
      <w:r w:rsidR="00DD427C" w:rsidRPr="00741FA6">
        <w:rPr>
          <w:color w:val="000000" w:themeColor="text1"/>
        </w:rPr>
        <w:t>resulting in health estimates that were</w:t>
      </w:r>
      <w:r w:rsidR="006D1DC3" w:rsidRPr="00741FA6">
        <w:rPr>
          <w:color w:val="000000" w:themeColor="text1"/>
        </w:rPr>
        <w:t xml:space="preserve"> smaller in magnitude than those found by Barboza et al.</w:t>
      </w:r>
      <w:r w:rsidR="00DD427C" w:rsidRPr="00741FA6">
        <w:rPr>
          <w:color w:val="000000" w:themeColor="text1"/>
        </w:rPr>
        <w:t xml:space="preserve"> Our use of total population may overestimate the health benefits of increased greenspace and health losses from decreases.</w:t>
      </w:r>
    </w:p>
    <w:p w14:paraId="078C4639" w14:textId="7FEDD242" w:rsidR="00507D1B" w:rsidRPr="00741FA6" w:rsidRDefault="00E445DA" w:rsidP="00551D54">
      <w:pPr>
        <w:rPr>
          <w:color w:val="000000" w:themeColor="text1"/>
        </w:rPr>
      </w:pPr>
      <w:r w:rsidRPr="00741FA6">
        <w:rPr>
          <w:color w:val="000000" w:themeColor="text1"/>
        </w:rPr>
        <w:t xml:space="preserve"> </w:t>
      </w:r>
    </w:p>
    <w:p w14:paraId="52ACE9AC" w14:textId="408F2EE9" w:rsidR="00951FAF" w:rsidRDefault="00190084" w:rsidP="00551D54">
      <w:pPr>
        <w:rPr>
          <w:ins w:id="0" w:author="Martin, Greta Katherine" w:date="2025-08-05T14:34:00Z" w16du:dateUtc="2025-08-05T18:34:00Z"/>
        </w:rPr>
      </w:pPr>
      <w:r w:rsidRPr="00741FA6">
        <w:rPr>
          <w:color w:val="000000" w:themeColor="text1"/>
        </w:rPr>
        <w:t>There are several key limitations to our study. We use one exposure-response function globally that is based</w:t>
      </w:r>
      <w:del w:id="1" w:author="Martin, Greta Katherine" w:date="2025-08-06T09:35:00Z" w16du:dateUtc="2025-08-06T13:35:00Z">
        <w:r w:rsidRPr="00741FA6" w:rsidDel="004D2877">
          <w:rPr>
            <w:color w:val="000000" w:themeColor="text1"/>
          </w:rPr>
          <w:delText xml:space="preserve"> on</w:delText>
        </w:r>
      </w:del>
      <w:r w:rsidRPr="00741FA6">
        <w:rPr>
          <w:color w:val="000000" w:themeColor="text1"/>
        </w:rPr>
        <w:t xml:space="preserve"> primarily </w:t>
      </w:r>
      <w:ins w:id="2" w:author="Martin, Greta Katherine" w:date="2025-08-06T09:35:00Z" w16du:dateUtc="2025-08-06T13:35:00Z">
        <w:r w:rsidR="004D2877">
          <w:rPr>
            <w:color w:val="000000" w:themeColor="text1"/>
          </w:rPr>
          <w:t xml:space="preserve">on </w:t>
        </w:r>
      </w:ins>
      <w:r w:rsidRPr="00741FA6">
        <w:rPr>
          <w:color w:val="000000" w:themeColor="text1"/>
        </w:rPr>
        <w:t xml:space="preserve">European and North American </w:t>
      </w:r>
      <w:del w:id="3" w:author="Martin, Greta Katherine" w:date="2025-08-06T09:35:00Z" w16du:dateUtc="2025-08-06T13:35:00Z">
        <w:r w:rsidRPr="00741FA6" w:rsidDel="004D2877">
          <w:rPr>
            <w:color w:val="000000" w:themeColor="text1"/>
          </w:rPr>
          <w:delText>populations</w:delText>
        </w:r>
      </w:del>
      <w:ins w:id="4" w:author="Martin, Greta Katherine" w:date="2025-08-06T09:35:00Z" w16du:dateUtc="2025-08-06T13:35:00Z">
        <w:r w:rsidR="004D2877">
          <w:rPr>
            <w:color w:val="000000" w:themeColor="text1"/>
          </w:rPr>
          <w:t>studies</w:t>
        </w:r>
      </w:ins>
      <w:ins w:id="5" w:author="Martin, Greta Katherine" w:date="2025-08-06T09:36:00Z" w16du:dateUtc="2025-08-06T13:36:00Z">
        <w:r w:rsidR="004D2877">
          <w:rPr>
            <w:color w:val="000000" w:themeColor="text1"/>
          </w:rPr>
          <w:t xml:space="preserve"> in temperate and continental climate zones</w:t>
        </w:r>
      </w:ins>
      <w:ins w:id="6" w:author="Martin, Greta Katherine" w:date="2025-08-06T09:24:00Z" w16du:dateUtc="2025-08-06T13:24:00Z">
        <w:r w:rsidR="004D2877">
          <w:rPr>
            <w:color w:val="000000" w:themeColor="text1"/>
          </w:rPr>
          <w:t>,</w:t>
        </w:r>
      </w:ins>
      <w:ins w:id="7" w:author="Martin, Greta Katherine" w:date="2025-08-06T09:27:00Z" w16du:dateUtc="2025-08-06T13:27:00Z">
        <w:r w:rsidR="004D2877">
          <w:t xml:space="preserve"> where g</w:t>
        </w:r>
      </w:ins>
      <w:del w:id="8" w:author="Martin, Greta Katherine" w:date="2025-08-06T09:27:00Z" w16du:dateUtc="2025-08-06T13:27:00Z">
        <w:r w:rsidRPr="00741FA6" w:rsidDel="004D2877">
          <w:rPr>
            <w:color w:val="000000" w:themeColor="text1"/>
          </w:rPr>
          <w:delText>.</w:delText>
        </w:r>
        <w:r w:rsidR="00F80B47" w:rsidRPr="00741FA6" w:rsidDel="004D2877">
          <w:rPr>
            <w:color w:val="000000" w:themeColor="text1"/>
          </w:rPr>
          <w:delText xml:space="preserve"> </w:delText>
        </w:r>
      </w:del>
      <w:moveToRangeStart w:id="9" w:author="Martin, Greta Katherine" w:date="2025-08-05T17:47:00Z" w:name="move205308491"/>
      <w:moveTo w:id="10" w:author="Martin, Greta Katherine" w:date="2025-08-05T17:47:00Z" w16du:dateUtc="2025-08-05T21:47:00Z">
        <w:del w:id="11" w:author="Martin, Greta Katherine" w:date="2025-08-05T17:48:00Z" w16du:dateUtc="2025-08-05T21:48:00Z">
          <w:r w:rsidR="0035526C" w:rsidDel="0035526C">
            <w:delText>Additionally, g</w:delText>
          </w:r>
        </w:del>
        <w:r w:rsidR="0035526C">
          <w:t>reenspace is relatively high</w:t>
        </w:r>
        <w:del w:id="12" w:author="Martin, Greta Katherine" w:date="2025-08-06T09:30:00Z" w16du:dateUtc="2025-08-06T13:30:00Z">
          <w:r w:rsidR="0035526C" w:rsidDel="004D2877">
            <w:delText xml:space="preserve"> </w:delText>
          </w:r>
        </w:del>
        <w:del w:id="13" w:author="Martin, Greta Katherine" w:date="2025-08-06T09:27:00Z" w16du:dateUtc="2025-08-06T13:27:00Z">
          <w:r w:rsidR="0035526C" w:rsidDel="004D2877">
            <w:delText>in North American and European cities, meaning that</w:delText>
          </w:r>
        </w:del>
      </w:moveTo>
      <w:ins w:id="14" w:author="Martin, Greta Katherine" w:date="2025-08-06T09:35:00Z" w16du:dateUtc="2025-08-06T13:35:00Z">
        <w:r w:rsidR="004D2877">
          <w:t>. Thus,</w:t>
        </w:r>
      </w:ins>
      <w:moveTo w:id="15" w:author="Martin, Greta Katherine" w:date="2025-08-05T17:47:00Z" w16du:dateUtc="2025-08-05T21:47:00Z">
        <w:r w:rsidR="0035526C">
          <w:t xml:space="preserve"> fewer data points contribute to the exposure-response curve at </w:t>
        </w:r>
      </w:moveTo>
      <w:ins w:id="16" w:author="Martin, Greta Katherine" w:date="2025-08-06T09:36:00Z" w16du:dateUtc="2025-08-06T13:36:00Z">
        <w:r w:rsidR="004D2877">
          <w:t xml:space="preserve">very high or </w:t>
        </w:r>
      </w:ins>
      <w:moveTo w:id="17" w:author="Martin, Greta Katherine" w:date="2025-08-05T17:47:00Z" w16du:dateUtc="2025-08-05T21:47:00Z">
        <w:r w:rsidR="0035526C">
          <w:t>low</w:t>
        </w:r>
        <w:del w:id="18" w:author="Martin, Greta Katherine" w:date="2025-08-06T09:36:00Z" w16du:dateUtc="2025-08-06T13:36:00Z">
          <w:r w:rsidR="0035526C" w:rsidDel="004D2877">
            <w:delText>er</w:delText>
          </w:r>
        </w:del>
        <w:r w:rsidR="0035526C">
          <w:t xml:space="preserve"> NDVI levels. </w:t>
        </w:r>
      </w:moveTo>
      <w:moveToRangeEnd w:id="9"/>
      <w:r w:rsidRPr="00741FA6">
        <w:rPr>
          <w:color w:val="000000" w:themeColor="text1"/>
        </w:rPr>
        <w:t xml:space="preserve">The relationship between NDVI and all-cause mortality may be related to </w:t>
      </w:r>
      <w:del w:id="19" w:author="Martin, Greta Katherine" w:date="2025-08-05T17:49:00Z" w16du:dateUtc="2025-08-05T21:49:00Z">
        <w:r w:rsidRPr="00741FA6" w:rsidDel="0035526C">
          <w:rPr>
            <w:color w:val="000000" w:themeColor="text1"/>
          </w:rPr>
          <w:delText xml:space="preserve">many </w:delText>
        </w:r>
      </w:del>
      <w:ins w:id="20" w:author="Martin, Greta Katherine" w:date="2025-08-05T17:49:00Z" w16du:dateUtc="2025-08-05T21:49:00Z">
        <w:r w:rsidR="0035526C">
          <w:rPr>
            <w:color w:val="000000" w:themeColor="text1"/>
          </w:rPr>
          <w:t>current NDVI levels and other</w:t>
        </w:r>
        <w:r w:rsidR="0035526C" w:rsidRPr="00741FA6">
          <w:rPr>
            <w:color w:val="000000" w:themeColor="text1"/>
          </w:rPr>
          <w:t xml:space="preserve"> </w:t>
        </w:r>
      </w:ins>
      <w:r w:rsidRPr="00741FA6">
        <w:rPr>
          <w:color w:val="000000" w:themeColor="text1"/>
        </w:rPr>
        <w:t xml:space="preserve">factors that </w:t>
      </w:r>
      <w:del w:id="21" w:author="Martin, Greta Katherine" w:date="2025-08-05T17:50:00Z" w16du:dateUtc="2025-08-05T21:50:00Z">
        <w:r w:rsidRPr="00741FA6" w:rsidDel="0035526C">
          <w:rPr>
            <w:color w:val="000000" w:themeColor="text1"/>
          </w:rPr>
          <w:delText xml:space="preserve">also </w:delText>
        </w:r>
      </w:del>
      <w:r w:rsidRPr="00741FA6">
        <w:rPr>
          <w:color w:val="000000" w:themeColor="text1"/>
        </w:rPr>
        <w:t>vary by region</w:t>
      </w:r>
      <w:ins w:id="22" w:author="Martin, Greta Katherine" w:date="2025-08-06T09:35:00Z" w16du:dateUtc="2025-08-06T13:35:00Z">
        <w:r w:rsidR="004D2877">
          <w:rPr>
            <w:color w:val="000000" w:themeColor="text1"/>
          </w:rPr>
          <w:t xml:space="preserve"> and climate</w:t>
        </w:r>
      </w:ins>
      <w:r w:rsidRPr="00741FA6">
        <w:rPr>
          <w:color w:val="000000" w:themeColor="text1"/>
        </w:rPr>
        <w:t xml:space="preserve">. </w:t>
      </w:r>
      <w:r w:rsidR="00F80B47" w:rsidRPr="00741FA6">
        <w:rPr>
          <w:color w:val="000000" w:themeColor="text1"/>
        </w:rPr>
        <w:t xml:space="preserve">To address this, we chose a large-scale meta-analysis </w:t>
      </w:r>
      <w:ins w:id="23" w:author="Martin, Greta Katherine" w:date="2025-08-06T09:33:00Z" w16du:dateUtc="2025-08-06T13:33:00Z">
        <w:r w:rsidR="004D2877">
          <w:rPr>
            <w:color w:val="000000" w:themeColor="text1"/>
          </w:rPr>
          <w:t xml:space="preserve">that </w:t>
        </w:r>
        <w:r w:rsidR="004D2877">
          <w:rPr>
            <w:color w:val="000000" w:themeColor="text1"/>
          </w:rPr>
          <w:t xml:space="preserve">includes populations from the Northern America, Eastern Asia, Southern and Western Europe, and Australia and New Zealand regions, </w:t>
        </w:r>
      </w:ins>
      <w:ins w:id="24" w:author="Martin, Greta Katherine" w:date="2025-08-06T09:38:00Z" w16du:dateUtc="2025-08-06T13:38:00Z">
        <w:r w:rsidR="004D2877">
          <w:rPr>
            <w:color w:val="000000" w:themeColor="text1"/>
          </w:rPr>
          <w:t>wit</w:t>
        </w:r>
      </w:ins>
      <w:ins w:id="25" w:author="Martin, Greta Katherine" w:date="2025-08-06T09:39:00Z" w16du:dateUtc="2025-08-06T13:39:00Z">
        <w:r w:rsidR="004D2877">
          <w:rPr>
            <w:color w:val="000000" w:themeColor="text1"/>
          </w:rPr>
          <w:t xml:space="preserve">h </w:t>
        </w:r>
      </w:ins>
      <w:ins w:id="26" w:author="Martin, Greta Katherine" w:date="2025-08-06T09:40:00Z" w16du:dateUtc="2025-08-06T13:40:00Z">
        <w:r w:rsidR="004D2877">
          <w:rPr>
            <w:color w:val="000000" w:themeColor="text1"/>
          </w:rPr>
          <w:t xml:space="preserve">significant </w:t>
        </w:r>
      </w:ins>
      <w:ins w:id="27" w:author="Martin, Greta Katherine" w:date="2025-08-06T09:37:00Z" w16du:dateUtc="2025-08-06T13:37:00Z">
        <w:r w:rsidR="004D2877">
          <w:rPr>
            <w:color w:val="000000" w:themeColor="text1"/>
          </w:rPr>
          <w:t>representation of temperate</w:t>
        </w:r>
      </w:ins>
      <w:ins w:id="28" w:author="Martin, Greta Katherine" w:date="2025-08-06T09:39:00Z" w16du:dateUtc="2025-08-06T13:39:00Z">
        <w:r w:rsidR="004D2877">
          <w:rPr>
            <w:color w:val="000000" w:themeColor="text1"/>
          </w:rPr>
          <w:t xml:space="preserve"> and </w:t>
        </w:r>
      </w:ins>
      <w:ins w:id="29" w:author="Martin, Greta Katherine" w:date="2025-08-06T09:37:00Z" w16du:dateUtc="2025-08-06T13:37:00Z">
        <w:r w:rsidR="004D2877">
          <w:rPr>
            <w:color w:val="000000" w:themeColor="text1"/>
          </w:rPr>
          <w:t>continental</w:t>
        </w:r>
      </w:ins>
      <w:ins w:id="30" w:author="Martin, Greta Katherine" w:date="2025-08-06T09:39:00Z" w16du:dateUtc="2025-08-06T13:39:00Z">
        <w:r w:rsidR="004D2877">
          <w:rPr>
            <w:color w:val="000000" w:themeColor="text1"/>
          </w:rPr>
          <w:t xml:space="preserve"> climates and limited inclusion of select</w:t>
        </w:r>
      </w:ins>
      <w:ins w:id="31" w:author="Martin, Greta Katherine" w:date="2025-08-06T09:37:00Z" w16du:dateUtc="2025-08-06T13:37:00Z">
        <w:r w:rsidR="004D2877">
          <w:rPr>
            <w:color w:val="000000" w:themeColor="text1"/>
          </w:rPr>
          <w:t xml:space="preserve"> arid</w:t>
        </w:r>
      </w:ins>
      <w:ins w:id="32" w:author="Martin, Greta Katherine" w:date="2025-08-06T09:39:00Z" w16du:dateUtc="2025-08-06T13:39:00Z">
        <w:r w:rsidR="004D2877">
          <w:rPr>
            <w:color w:val="000000" w:themeColor="text1"/>
          </w:rPr>
          <w:t xml:space="preserve"> </w:t>
        </w:r>
      </w:ins>
      <w:ins w:id="33" w:author="Martin, Greta Katherine" w:date="2025-08-06T09:37:00Z" w16du:dateUtc="2025-08-06T13:37:00Z">
        <w:r w:rsidR="004D2877">
          <w:rPr>
            <w:color w:val="000000" w:themeColor="text1"/>
          </w:rPr>
          <w:t>and tropical cities,</w:t>
        </w:r>
      </w:ins>
      <w:ins w:id="34" w:author="Martin, Greta Katherine" w:date="2025-08-06T09:33:00Z" w16du:dateUtc="2025-08-06T13:33:00Z">
        <w:r w:rsidR="004D2877">
          <w:rPr>
            <w:color w:val="000000" w:themeColor="text1"/>
          </w:rPr>
          <w:t xml:space="preserve"> </w:t>
        </w:r>
      </w:ins>
      <w:r w:rsidR="00F80B47" w:rsidRPr="00741FA6">
        <w:rPr>
          <w:color w:val="000000" w:themeColor="text1"/>
        </w:rPr>
        <w:t>to be as generalizable as possible.</w:t>
      </w:r>
      <w:ins w:id="35" w:author="Martin, Greta Katherine" w:date="2025-08-06T09:37:00Z" w16du:dateUtc="2025-08-06T13:37:00Z">
        <w:r w:rsidR="004D2877">
          <w:rPr>
            <w:color w:val="000000" w:themeColor="text1"/>
          </w:rPr>
          <w:t xml:space="preserve"> </w:t>
        </w:r>
      </w:ins>
      <w:ins w:id="36" w:author="Martin, Greta Katherine" w:date="2025-08-06T09:40:00Z" w16du:dateUtc="2025-08-06T13:40:00Z">
        <w:r w:rsidR="004D2877">
          <w:rPr>
            <w:color w:val="000000" w:themeColor="text1"/>
          </w:rPr>
          <w:t>That said,</w:t>
        </w:r>
        <w:r w:rsidR="004D2877">
          <w:t xml:space="preserve"> t</w:t>
        </w:r>
      </w:ins>
      <w:ins w:id="37" w:author="Martin, Greta Katherine" w:date="2025-08-06T09:37:00Z" w16du:dateUtc="2025-08-06T13:37:00Z">
        <w:r w:rsidR="004D2877">
          <w:t xml:space="preserve">he uncertainty of our estimates is </w:t>
        </w:r>
      </w:ins>
      <w:ins w:id="38" w:author="Martin, Greta Katherine" w:date="2025-08-06T09:41:00Z" w16du:dateUtc="2025-08-06T13:41:00Z">
        <w:r w:rsidR="004D2877">
          <w:t>larger</w:t>
        </w:r>
      </w:ins>
      <w:ins w:id="39" w:author="Martin, Greta Katherine" w:date="2025-08-06T09:37:00Z" w16du:dateUtc="2025-08-06T13:37:00Z">
        <w:r w:rsidR="004D2877">
          <w:t xml:space="preserve"> for cities in regions and climate zones not </w:t>
        </w:r>
      </w:ins>
      <w:ins w:id="40" w:author="Martin, Greta Katherine" w:date="2025-08-06T09:41:00Z" w16du:dateUtc="2025-08-06T13:41:00Z">
        <w:r w:rsidR="004D2877">
          <w:t>well-</w:t>
        </w:r>
      </w:ins>
      <w:ins w:id="41" w:author="Martin, Greta Katherine" w:date="2025-08-06T09:37:00Z" w16du:dateUtc="2025-08-06T13:37:00Z">
        <w:r w:rsidR="004D2877">
          <w:t xml:space="preserve">represented by the meta-analysis. </w:t>
        </w:r>
      </w:ins>
      <w:del w:id="42" w:author="Martin, Greta Katherine" w:date="2025-08-06T09:40:00Z" w16du:dateUtc="2025-08-06T13:40:00Z">
        <w:r w:rsidR="00F80B47" w:rsidRPr="00741FA6" w:rsidDel="004D2877">
          <w:rPr>
            <w:color w:val="000000" w:themeColor="text1"/>
          </w:rPr>
          <w:delText xml:space="preserve"> </w:delText>
        </w:r>
      </w:del>
      <w:r w:rsidR="00F80B47" w:rsidRPr="00741FA6">
        <w:rPr>
          <w:color w:val="000000" w:themeColor="text1"/>
        </w:rPr>
        <w:t xml:space="preserve">While the current evidence base linking greenspace and all-cause mortality does not support a city-specific approach, there are many city-level factors that </w:t>
      </w:r>
      <w:r w:rsidR="006B0C9A">
        <w:rPr>
          <w:color w:val="000000" w:themeColor="text1"/>
        </w:rPr>
        <w:t>c</w:t>
      </w:r>
      <w:r w:rsidR="00F80B47" w:rsidRPr="00741FA6">
        <w:rPr>
          <w:color w:val="000000" w:themeColor="text1"/>
        </w:rPr>
        <w:t>ould theoretically influence the relationship</w:t>
      </w:r>
      <w:del w:id="43" w:author="Martin, Greta Katherine" w:date="2025-08-05T14:44:00Z" w16du:dateUtc="2025-08-05T18:44:00Z">
        <w:r w:rsidR="00F80B47" w:rsidRPr="00741FA6" w:rsidDel="00845FF9">
          <w:rPr>
            <w:color w:val="000000" w:themeColor="text1"/>
          </w:rPr>
          <w:delText xml:space="preserve">   </w:delText>
        </w:r>
      </w:del>
      <w:r w:rsidR="00F80B47" w:rsidRPr="00741FA6">
        <w:rPr>
          <w:color w:val="000000" w:themeColor="text1"/>
        </w:rPr>
        <w:t xml:space="preserve"> between greenspace and mortality</w:t>
      </w:r>
      <w:ins w:id="44" w:author="Martin, Greta Katherine" w:date="2025-08-05T14:45:00Z" w16du:dateUtc="2025-08-05T18:45:00Z">
        <w:r w:rsidR="00845FF9">
          <w:rPr>
            <w:color w:val="000000" w:themeColor="text1"/>
          </w:rPr>
          <w:t xml:space="preserve">. </w:t>
        </w:r>
        <w:r w:rsidR="00845FF9">
          <w:rPr>
            <w:color w:val="000000" w:themeColor="text1"/>
          </w:rPr>
          <w:t xml:space="preserve">A </w:t>
        </w:r>
        <w:r w:rsidR="00845FF9" w:rsidRPr="00133807">
          <w:rPr>
            <w:color w:val="000000"/>
          </w:rPr>
          <w:t xml:space="preserve">few studies have tested </w:t>
        </w:r>
        <w:r w:rsidR="00845FF9">
          <w:rPr>
            <w:color w:val="000000"/>
          </w:rPr>
          <w:t>the</w:t>
        </w:r>
        <w:r w:rsidR="00845FF9" w:rsidRPr="00133807">
          <w:rPr>
            <w:color w:val="000000"/>
          </w:rPr>
          <w:t xml:space="preserve"> causal pathways </w:t>
        </w:r>
        <w:r w:rsidR="00845FF9">
          <w:rPr>
            <w:color w:val="000000"/>
          </w:rPr>
          <w:t xml:space="preserve">linking urban greenspace to reduced mortality </w:t>
        </w:r>
        <w:r w:rsidR="00845FF9" w:rsidRPr="00133807">
          <w:rPr>
            <w:color w:val="000000"/>
          </w:rPr>
          <w:t>and found evidence that greenspace is associated with health through better air quality, increased physical activity, and reduced stre</w:t>
        </w:r>
      </w:ins>
      <w:ins w:id="45" w:author="Martin, Greta Katherine" w:date="2025-08-06T09:45:00Z" w16du:dateUtc="2025-08-06T13:45:00Z">
        <w:r w:rsidR="004675D0">
          <w:rPr>
            <w:color w:val="000000"/>
          </w:rPr>
          <w:t>ss</w:t>
        </w:r>
      </w:ins>
      <w:ins w:id="46" w:author="Martin, Greta Katherine" w:date="2025-08-06T09:48:00Z" w16du:dateUtc="2025-08-06T13:48:00Z">
        <w:r w:rsidR="004675D0">
          <w:rPr>
            <w:color w:val="000000"/>
          </w:rPr>
          <w:t>.</w:t>
        </w:r>
      </w:ins>
      <w:del w:id="47" w:author="Martin, Greta Katherine" w:date="2025-08-06T09:46:00Z" w16du:dateUtc="2025-08-06T13:46:00Z">
        <w:r w:rsidR="004675D0" w:rsidRPr="004675D0" w:rsidDel="004675D0">
          <w:rPr>
            <w:color w:val="000000"/>
            <w:vertAlign w:val="superscript"/>
            <w:rPrChange w:id="48" w:author="Martin, Greta Katherine" w:date="2025-08-06T09:48:00Z" w16du:dateUtc="2025-08-06T13:48:00Z">
              <w:rPr>
                <w:color w:val="000000"/>
              </w:rPr>
            </w:rPrChange>
          </w:rPr>
          <w:fldChar w:fldCharType="begin"/>
        </w:r>
        <w:r w:rsidR="004675D0" w:rsidRPr="004675D0" w:rsidDel="004675D0">
          <w:rPr>
            <w:color w:val="000000"/>
            <w:vertAlign w:val="superscript"/>
            <w:rPrChange w:id="49" w:author="Martin, Greta Katherine" w:date="2025-08-06T09:48:00Z" w16du:dateUtc="2025-08-06T13:48:00Z">
              <w:rPr>
                <w:color w:val="000000"/>
              </w:rPr>
            </w:rPrChange>
          </w:rPr>
          <w:delInstrText xml:space="preserve"> ADDIN ZOTERO_TEMP </w:delInstrText>
        </w:r>
        <w:r w:rsidR="004675D0" w:rsidRPr="004675D0" w:rsidDel="004675D0">
          <w:rPr>
            <w:color w:val="000000"/>
            <w:vertAlign w:val="superscript"/>
            <w:rPrChange w:id="50" w:author="Martin, Greta Katherine" w:date="2025-08-06T09:48:00Z" w16du:dateUtc="2025-08-06T13:48:00Z">
              <w:rPr>
                <w:color w:val="000000"/>
              </w:rPr>
            </w:rPrChange>
          </w:rPr>
          <w:fldChar w:fldCharType="separate"/>
        </w:r>
        <w:r w:rsidR="004675D0" w:rsidRPr="004675D0" w:rsidDel="004675D0">
          <w:rPr>
            <w:noProof/>
            <w:color w:val="000000"/>
            <w:vertAlign w:val="superscript"/>
            <w:rPrChange w:id="51" w:author="Martin, Greta Katherine" w:date="2025-08-06T09:48:00Z" w16du:dateUtc="2025-08-06T13:48:00Z">
              <w:rPr>
                <w:noProof/>
                <w:color w:val="000000"/>
              </w:rPr>
            </w:rPrChange>
          </w:rPr>
          <w:delText>{Citation}</w:delText>
        </w:r>
        <w:r w:rsidR="004675D0" w:rsidRPr="004675D0" w:rsidDel="004675D0">
          <w:rPr>
            <w:color w:val="000000"/>
            <w:vertAlign w:val="superscript"/>
            <w:rPrChange w:id="52" w:author="Martin, Greta Katherine" w:date="2025-08-06T09:48:00Z" w16du:dateUtc="2025-08-06T13:48:00Z">
              <w:rPr>
                <w:color w:val="000000"/>
              </w:rPr>
            </w:rPrChange>
          </w:rPr>
          <w:fldChar w:fldCharType="end"/>
        </w:r>
      </w:del>
      <w:del w:id="53" w:author="Martin, Greta Katherine" w:date="2025-08-06T09:45:00Z" w16du:dateUtc="2025-08-06T13:45:00Z">
        <w:r w:rsidR="004675D0" w:rsidRPr="004675D0" w:rsidDel="004675D0">
          <w:rPr>
            <w:color w:val="000000"/>
            <w:vertAlign w:val="superscript"/>
            <w:rPrChange w:id="54" w:author="Martin, Greta Katherine" w:date="2025-08-06T09:48:00Z" w16du:dateUtc="2025-08-06T13:48:00Z">
              <w:rPr>
                <w:color w:val="000000"/>
              </w:rPr>
            </w:rPrChange>
          </w:rPr>
          <w:fldChar w:fldCharType="begin"/>
        </w:r>
        <w:r w:rsidR="004675D0" w:rsidRPr="004675D0" w:rsidDel="004675D0">
          <w:rPr>
            <w:color w:val="000000"/>
            <w:vertAlign w:val="superscript"/>
            <w:rPrChange w:id="55" w:author="Martin, Greta Katherine" w:date="2025-08-06T09:48:00Z" w16du:dateUtc="2025-08-06T13:48:00Z">
              <w:rPr>
                <w:color w:val="000000"/>
              </w:rPr>
            </w:rPrChange>
          </w:rPr>
          <w:delInstrText xml:space="preserve"> ADDIN ZOTERO_TEMP </w:delInstrText>
        </w:r>
        <w:r w:rsidR="004675D0" w:rsidRPr="004675D0" w:rsidDel="004675D0">
          <w:rPr>
            <w:color w:val="000000"/>
            <w:vertAlign w:val="superscript"/>
            <w:rPrChange w:id="56" w:author="Martin, Greta Katherine" w:date="2025-08-06T09:48:00Z" w16du:dateUtc="2025-08-06T13:48:00Z">
              <w:rPr>
                <w:color w:val="000000"/>
              </w:rPr>
            </w:rPrChange>
          </w:rPr>
          <w:fldChar w:fldCharType="separate"/>
        </w:r>
        <w:r w:rsidR="004675D0" w:rsidRPr="004675D0" w:rsidDel="004675D0">
          <w:rPr>
            <w:noProof/>
            <w:color w:val="000000"/>
            <w:vertAlign w:val="superscript"/>
            <w:rPrChange w:id="57" w:author="Martin, Greta Katherine" w:date="2025-08-06T09:48:00Z" w16du:dateUtc="2025-08-06T13:48:00Z">
              <w:rPr>
                <w:noProof/>
                <w:color w:val="000000"/>
              </w:rPr>
            </w:rPrChange>
          </w:rPr>
          <w:delText>{Citation}</w:delText>
        </w:r>
        <w:r w:rsidR="004675D0" w:rsidRPr="004675D0" w:rsidDel="004675D0">
          <w:rPr>
            <w:color w:val="000000"/>
            <w:vertAlign w:val="superscript"/>
            <w:rPrChange w:id="58" w:author="Martin, Greta Katherine" w:date="2025-08-06T09:48:00Z" w16du:dateUtc="2025-08-06T13:48:00Z">
              <w:rPr>
                <w:color w:val="000000"/>
              </w:rPr>
            </w:rPrChange>
          </w:rPr>
          <w:fldChar w:fldCharType="end"/>
        </w:r>
      </w:del>
      <w:ins w:id="59" w:author="Martin, Greta Katherine" w:date="2025-08-06T09:48:00Z" w16du:dateUtc="2025-08-06T13:48:00Z">
        <w:r w:rsidR="004675D0">
          <w:rPr>
            <w:color w:val="000000"/>
            <w:vertAlign w:val="superscript"/>
          </w:rPr>
          <w:t>16</w:t>
        </w:r>
      </w:ins>
      <w:r w:rsidR="00F80B47" w:rsidRPr="00741FA6">
        <w:rPr>
          <w:color w:val="000000" w:themeColor="text1"/>
        </w:rPr>
        <w:t xml:space="preserve"> </w:t>
      </w:r>
      <w:del w:id="60" w:author="Martin, Greta Katherine" w:date="2025-08-05T14:45:00Z" w16du:dateUtc="2025-08-05T18:45:00Z">
        <w:r w:rsidR="00F80B47" w:rsidRPr="00741FA6" w:rsidDel="00845FF9">
          <w:rPr>
            <w:color w:val="000000" w:themeColor="text1"/>
          </w:rPr>
          <w:delText>such as</w:delText>
        </w:r>
      </w:del>
      <w:r w:rsidR="00F80B47" w:rsidRPr="00741FA6">
        <w:rPr>
          <w:color w:val="000000" w:themeColor="text1"/>
        </w:rPr>
        <w:t xml:space="preserve"> </w:t>
      </w:r>
      <w:ins w:id="61" w:author="Martin, Greta Katherine" w:date="2025-08-05T14:46:00Z" w16du:dateUtc="2025-08-05T18:46:00Z">
        <w:r w:rsidR="00845FF9">
          <w:rPr>
            <w:color w:val="000000" w:themeColor="text1"/>
          </w:rPr>
          <w:t xml:space="preserve">City </w:t>
        </w:r>
      </w:ins>
      <w:del w:id="62" w:author="Martin, Greta Katherine" w:date="2025-08-05T14:45:00Z" w16du:dateUtc="2025-08-05T18:45:00Z">
        <w:r w:rsidR="00F80B47" w:rsidRPr="00741FA6" w:rsidDel="00845FF9">
          <w:rPr>
            <w:color w:val="000000" w:themeColor="text1"/>
          </w:rPr>
          <w:delText>c</w:delText>
        </w:r>
        <w:r w:rsidRPr="00741FA6" w:rsidDel="00845FF9">
          <w:rPr>
            <w:color w:val="000000" w:themeColor="text1"/>
          </w:rPr>
          <w:delText xml:space="preserve">ity </w:delText>
        </w:r>
      </w:del>
      <w:r w:rsidRPr="00741FA6">
        <w:rPr>
          <w:color w:val="000000" w:themeColor="text1"/>
        </w:rPr>
        <w:t xml:space="preserve">walkability (safety, pedestrian infrastructure, traffic, etc.), time spent </w:t>
      </w:r>
      <w:del w:id="63" w:author="Martin, Greta Katherine" w:date="2025-08-05T14:46:00Z" w16du:dateUtc="2025-08-05T18:46:00Z">
        <w:r w:rsidRPr="00741FA6" w:rsidDel="00845FF9">
          <w:rPr>
            <w:color w:val="000000" w:themeColor="text1"/>
          </w:rPr>
          <w:delText xml:space="preserve">at </w:delText>
        </w:r>
      </w:del>
      <w:ins w:id="64" w:author="Martin, Greta Katherine" w:date="2025-08-05T14:46:00Z" w16du:dateUtc="2025-08-05T18:46:00Z">
        <w:r w:rsidR="00845FF9">
          <w:rPr>
            <w:color w:val="000000" w:themeColor="text1"/>
          </w:rPr>
          <w:t>near</w:t>
        </w:r>
        <w:r w:rsidR="00845FF9" w:rsidRPr="00741FA6">
          <w:rPr>
            <w:color w:val="000000" w:themeColor="text1"/>
          </w:rPr>
          <w:t xml:space="preserve"> </w:t>
        </w:r>
      </w:ins>
      <w:r w:rsidRPr="00741FA6">
        <w:rPr>
          <w:color w:val="000000" w:themeColor="text1"/>
        </w:rPr>
        <w:t xml:space="preserve">home where we have measured their exposure (employment type, leisure time, etc.), and </w:t>
      </w:r>
      <w:del w:id="65" w:author="Martin, Greta Katherine" w:date="2025-08-05T14:47:00Z" w16du:dateUtc="2025-08-05T18:47:00Z">
        <w:r w:rsidRPr="00741FA6" w:rsidDel="00845FF9">
          <w:rPr>
            <w:color w:val="000000" w:themeColor="text1"/>
          </w:rPr>
          <w:delText xml:space="preserve">other </w:delText>
        </w:r>
      </w:del>
      <w:ins w:id="66" w:author="Martin, Greta Katherine" w:date="2025-08-05T14:47:00Z" w16du:dateUtc="2025-08-05T18:47:00Z">
        <w:r w:rsidR="00845FF9">
          <w:rPr>
            <w:color w:val="000000" w:themeColor="text1"/>
          </w:rPr>
          <w:t>baseline</w:t>
        </w:r>
        <w:r w:rsidR="00845FF9" w:rsidRPr="00741FA6">
          <w:rPr>
            <w:color w:val="000000" w:themeColor="text1"/>
          </w:rPr>
          <w:t xml:space="preserve"> </w:t>
        </w:r>
      </w:ins>
      <w:r w:rsidRPr="00741FA6">
        <w:rPr>
          <w:color w:val="000000" w:themeColor="text1"/>
        </w:rPr>
        <w:t xml:space="preserve">environmental hazards (heat, air pollution, noise, </w:t>
      </w:r>
      <w:proofErr w:type="spellStart"/>
      <w:r w:rsidRPr="00741FA6">
        <w:rPr>
          <w:color w:val="000000" w:themeColor="text1"/>
        </w:rPr>
        <w:t>etc</w:t>
      </w:r>
      <w:proofErr w:type="spellEnd"/>
      <w:r w:rsidR="00F80B47" w:rsidRPr="00741FA6">
        <w:rPr>
          <w:color w:val="000000" w:themeColor="text1"/>
        </w:rPr>
        <w:t>)</w:t>
      </w:r>
      <w:ins w:id="67" w:author="Martin, Greta Katherine" w:date="2025-08-05T14:46:00Z" w16du:dateUtc="2025-08-05T18:46:00Z">
        <w:r w:rsidR="00845FF9">
          <w:rPr>
            <w:color w:val="000000" w:themeColor="text1"/>
          </w:rPr>
          <w:t xml:space="preserve"> may </w:t>
        </w:r>
      </w:ins>
      <w:ins w:id="68" w:author="Martin, Greta Katherine" w:date="2025-08-05T14:47:00Z" w16du:dateUtc="2025-08-05T18:47:00Z">
        <w:r w:rsidR="00845FF9">
          <w:rPr>
            <w:color w:val="000000" w:themeColor="text1"/>
          </w:rPr>
          <w:t>impact the strength of the greenspace-health relationship across different cities</w:t>
        </w:r>
      </w:ins>
      <w:ins w:id="69" w:author="Martin, Greta Katherine" w:date="2025-08-05T14:48:00Z" w16du:dateUtc="2025-08-05T18:48:00Z">
        <w:r w:rsidR="00845FF9">
          <w:rPr>
            <w:color w:val="000000" w:themeColor="text1"/>
          </w:rPr>
          <w:t xml:space="preserve"> in addition to </w:t>
        </w:r>
      </w:ins>
      <w:del w:id="70" w:author="Martin, Greta Katherine" w:date="2025-08-05T14:48:00Z" w16du:dateUtc="2025-08-05T18:48:00Z">
        <w:r w:rsidRPr="00741FA6" w:rsidDel="00845FF9">
          <w:rPr>
            <w:color w:val="000000" w:themeColor="text1"/>
          </w:rPr>
          <w:delText>.</w:delText>
        </w:r>
      </w:del>
      <w:ins w:id="71" w:author="Martin, Greta Katherine" w:date="2025-08-05T14:48:00Z" w16du:dateUtc="2025-08-05T18:48:00Z">
        <w:r w:rsidR="00845FF9">
          <w:rPr>
            <w:color w:val="000000" w:themeColor="text1"/>
          </w:rPr>
          <w:t>i</w:t>
        </w:r>
      </w:ins>
      <w:del w:id="72" w:author="Martin, Greta Katherine" w:date="2025-08-05T14:48:00Z" w16du:dateUtc="2025-08-05T18:48:00Z">
        <w:r w:rsidRPr="00741FA6" w:rsidDel="00845FF9">
          <w:rPr>
            <w:color w:val="000000" w:themeColor="text1"/>
          </w:rPr>
          <w:delText xml:space="preserve"> I</w:delText>
        </w:r>
      </w:del>
      <w:r w:rsidRPr="00741FA6">
        <w:rPr>
          <w:color w:val="000000" w:themeColor="text1"/>
        </w:rPr>
        <w:t>ndividual factors like age, socioeconomic status, and gender</w:t>
      </w:r>
      <w:del w:id="73" w:author="Martin, Greta Katherine" w:date="2025-08-05T14:48:00Z" w16du:dateUtc="2025-08-05T18:48:00Z">
        <w:r w:rsidRPr="00741FA6" w:rsidDel="00845FF9">
          <w:rPr>
            <w:color w:val="000000" w:themeColor="text1"/>
          </w:rPr>
          <w:delText xml:space="preserve"> might impact the health benefits of greenspace</w:delText>
        </w:r>
      </w:del>
      <w:r w:rsidRPr="00741FA6">
        <w:rPr>
          <w:color w:val="000000" w:themeColor="text1"/>
        </w:rPr>
        <w:t xml:space="preserve">. While the meta-analysis </w:t>
      </w:r>
      <w:r>
        <w:t>we used controls for many of these city and individual factors, the populations included might not be generalizable globally.</w:t>
      </w:r>
      <w:ins w:id="74" w:author="Martin, Greta Katherine" w:date="2025-08-05T17:45:00Z" w16du:dateUtc="2025-08-05T21:45:00Z">
        <w:r w:rsidR="0035526C">
          <w:t xml:space="preserve"> </w:t>
        </w:r>
      </w:ins>
      <w:del w:id="75" w:author="Martin, Greta Katherine" w:date="2025-08-06T09:37:00Z" w16du:dateUtc="2025-08-06T13:37:00Z">
        <w:r w:rsidR="00B050E8" w:rsidDel="004D2877">
          <w:delText xml:space="preserve"> </w:delText>
        </w:r>
      </w:del>
    </w:p>
    <w:p w14:paraId="04CDA42C" w14:textId="77777777" w:rsidR="00951FAF" w:rsidRDefault="00951FAF" w:rsidP="00551D54">
      <w:pPr>
        <w:rPr>
          <w:ins w:id="76" w:author="Martin, Greta Katherine" w:date="2025-08-05T14:34:00Z" w16du:dateUtc="2025-08-05T18:34:00Z"/>
        </w:rPr>
      </w:pPr>
    </w:p>
    <w:p w14:paraId="28D46362" w14:textId="2870F0E5" w:rsidR="00B050E8" w:rsidRDefault="00190084" w:rsidP="00551D54">
      <w:moveFromRangeStart w:id="77" w:author="Martin, Greta Katherine" w:date="2025-08-05T17:47:00Z" w:name="move205308491"/>
      <w:moveFrom w:id="78" w:author="Martin, Greta Katherine" w:date="2025-08-05T17:47:00Z" w16du:dateUtc="2025-08-05T21:47:00Z">
        <w:r w:rsidDel="0035526C">
          <w:t xml:space="preserve">Additionally, greenspace is relatively high in North American and European cities, meaning that </w:t>
        </w:r>
        <w:r w:rsidR="007E1EF7" w:rsidDel="0035526C">
          <w:t>fewer data points contribute</w:t>
        </w:r>
        <w:r w:rsidDel="0035526C">
          <w:t xml:space="preserve"> to the exposure-response curve at lower </w:t>
        </w:r>
        <w:r w:rsidR="007E1EF7" w:rsidDel="0035526C">
          <w:t xml:space="preserve">NDVI </w:t>
        </w:r>
        <w:r w:rsidDel="0035526C">
          <w:t xml:space="preserve">levels. </w:t>
        </w:r>
      </w:moveFrom>
      <w:moveFromRangeEnd w:id="77"/>
      <w:r w:rsidR="00B050E8">
        <w:t xml:space="preserve">Roughly half of the </w:t>
      </w:r>
      <w:r w:rsidR="00F84646">
        <w:t xml:space="preserve">nine </w:t>
      </w:r>
      <w:r w:rsidR="00B050E8">
        <w:t>studies included in the meta-analysis adjusted for air pollution and two of the</w:t>
      </w:r>
      <w:r w:rsidR="00F84646">
        <w:t>m</w:t>
      </w:r>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 Furthermore, the timescale on which exposure to higher levels of NDVI improves health is unknown. The studies included in the meta-analysis range in follow-up time from four to 18 years. </w:t>
      </w:r>
      <w:r w:rsidR="00116098">
        <w:t>If the changes in NDVI across the two time periods do not reflect true trends but rather temporary increases or decreases, our results will not be applicable to future heath projections.</w:t>
      </w:r>
      <w:ins w:id="79" w:author="Martin, Greta Katherine" w:date="2025-08-05T14:35:00Z" w16du:dateUtc="2025-08-05T18:35:00Z">
        <w:r w:rsidR="00951FAF">
          <w:t xml:space="preserve"> </w:t>
        </w:r>
      </w:ins>
      <w:ins w:id="80" w:author="Martin, Greta Katherine" w:date="2025-08-05T14:38:00Z" w16du:dateUtc="2025-08-05T18:38:00Z">
        <w:r w:rsidR="00951FAF">
          <w:t>Moreover, t</w:t>
        </w:r>
      </w:ins>
      <w:ins w:id="81" w:author="Martin, Greta Katherine" w:date="2025-08-05T14:36:00Z" w16du:dateUtc="2025-08-05T18:36:00Z">
        <w:r w:rsidR="00951FAF">
          <w:t xml:space="preserve">he studies included in the meta-analysis compare NDVI across </w:t>
        </w:r>
      </w:ins>
      <w:ins w:id="82" w:author="Martin, Greta Katherine" w:date="2025-08-05T14:37:00Z" w16du:dateUtc="2025-08-05T18:37:00Z">
        <w:r w:rsidR="00951FAF">
          <w:t xml:space="preserve">locations. Our study assumes that the mortality relationships found </w:t>
        </w:r>
      </w:ins>
      <w:ins w:id="83" w:author="Martin, Greta Katherine" w:date="2025-08-05T14:38:00Z" w16du:dateUtc="2025-08-05T18:38:00Z">
        <w:r w:rsidR="00C428C8">
          <w:t xml:space="preserve">when </w:t>
        </w:r>
      </w:ins>
      <w:ins w:id="84" w:author="Martin, Greta Katherine" w:date="2025-08-05T14:37:00Z" w16du:dateUtc="2025-08-05T18:37:00Z">
        <w:r w:rsidR="00951FAF">
          <w:t xml:space="preserve">comparing spatial differences in NDVI </w:t>
        </w:r>
      </w:ins>
      <w:ins w:id="85" w:author="Martin, Greta Katherine" w:date="2025-08-05T14:39:00Z" w16du:dateUtc="2025-08-05T18:39:00Z">
        <w:r w:rsidR="000B7149">
          <w:t>can be applied</w:t>
        </w:r>
        <w:r w:rsidR="00322DD1">
          <w:t xml:space="preserve"> </w:t>
        </w:r>
        <w:r w:rsidR="000B7149">
          <w:t>to</w:t>
        </w:r>
      </w:ins>
      <w:ins w:id="86" w:author="Martin, Greta Katherine" w:date="2025-08-05T14:37:00Z" w16du:dateUtc="2025-08-05T18:37:00Z">
        <w:r w:rsidR="00951FAF">
          <w:t xml:space="preserve"> tempor</w:t>
        </w:r>
      </w:ins>
      <w:ins w:id="87" w:author="Martin, Greta Katherine" w:date="2025-08-05T14:38:00Z" w16du:dateUtc="2025-08-05T18:38:00Z">
        <w:r w:rsidR="00951FAF">
          <w:t xml:space="preserve">al </w:t>
        </w:r>
      </w:ins>
      <w:ins w:id="88" w:author="Martin, Greta Katherine" w:date="2025-08-05T14:39:00Z" w16du:dateUtc="2025-08-05T18:39:00Z">
        <w:r w:rsidR="00322DD1">
          <w:t>differences</w:t>
        </w:r>
      </w:ins>
      <w:ins w:id="89" w:author="Martin, Greta Katherine" w:date="2025-08-05T14:38:00Z" w16du:dateUtc="2025-08-05T18:38:00Z">
        <w:r w:rsidR="00951FAF">
          <w:t xml:space="preserve">. </w:t>
        </w:r>
      </w:ins>
    </w:p>
    <w:p w14:paraId="4BAED56C" w14:textId="77777777" w:rsidR="00B050E8" w:rsidRDefault="00B050E8" w:rsidP="00551D54"/>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w:t>
      </w:r>
      <w:r w:rsidR="00AA3F0D">
        <w:lastRenderedPageBreak/>
        <w:t xml:space="preserve">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7BFEA973"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r w:rsidR="00AD04B4">
        <w:t xml:space="preserve"> Urbanization in the past decade could also </w:t>
      </w:r>
      <w:r w:rsidR="004F541A">
        <w:t>contribute to these changes, as we used a consistent urban boundary definition across the ten-year period, however cities may have grown and morphed over this time.</w:t>
      </w:r>
      <w:r w:rsidR="00AC04E2">
        <w:t xml:space="preserve"> We explored changes in urban fraction in a sensitivity analysis (Fig. S7</w:t>
      </w:r>
      <w:r w:rsidR="00DC38FF">
        <w:t>, S8</w:t>
      </w:r>
      <w:r w:rsidR="00AC04E2">
        <w:t>) and found no correlation between the urban fraction across cities and year.</w:t>
      </w:r>
      <w:r w:rsidR="00E710C0" w:rsidDel="00E710C0">
        <w:t xml:space="preserve"> </w:t>
      </w:r>
      <w:r w:rsidR="008929AF">
        <w:t>To account for cyclical patterns, we compare</w:t>
      </w:r>
      <w:r w:rsidR="00010CDC">
        <w:t>d</w:t>
      </w:r>
      <w:r w:rsidR="008929AF">
        <w:t xml:space="preserve"> 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r w:rsidR="00092D06">
        <w:t>We aim to disentangle the impact of different drivers of changes in NDVI in future work to provide a better understanding of the impact of efforts to expand urban greenspace amidst climate change, urbanization, and meteorologic flu</w:t>
      </w:r>
      <w:r w:rsidR="00020AE2">
        <w:t>ct</w:t>
      </w:r>
      <w:r w:rsidR="00092D06">
        <w:t>uations.</w:t>
      </w:r>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20BA4669"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w:t>
      </w:r>
      <w:r w:rsidR="009E1DB8">
        <w:t xml:space="preserve">mean </w:t>
      </w:r>
      <w:r w:rsidR="002E0822">
        <w:t xml:space="preserve">of </w:t>
      </w:r>
      <w:r w:rsidR="009E1DB8" w:rsidRPr="00BB6EFB">
        <w:t xml:space="preserve">0.19 </w:t>
      </w:r>
      <w:r w:rsidR="009E1DB8">
        <w:t>(95% CI: 0.15, 0.25)</w:t>
      </w:r>
      <w:r w:rsidR="000537E1">
        <w:t xml:space="preserv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RDefault="00F9185B" w:rsidP="00FA2EC9">
      <w:pPr>
        <w:rPr>
          <w:b/>
          <w:bCs/>
        </w:rPr>
      </w:pPr>
    </w:p>
    <w:p w14:paraId="56FBB62B" w14:textId="77777777" w:rsidR="00F9185B" w:rsidRDefault="00F9185B" w:rsidP="00FA2EC9">
      <w:pPr>
        <w:rPr>
          <w:b/>
          <w:bCs/>
        </w:rPr>
      </w:pPr>
    </w:p>
    <w:p w14:paraId="3493518B" w14:textId="77777777" w:rsidR="00F9185B" w:rsidRDefault="00F9185B" w:rsidP="00FA2EC9">
      <w:pPr>
        <w:rPr>
          <w:b/>
          <w:bCs/>
        </w:rPr>
      </w:pPr>
    </w:p>
    <w:p w14:paraId="7674D68C" w14:textId="77777777" w:rsidR="00D33D88" w:rsidRDefault="00D33D88" w:rsidP="00FA2EC9">
      <w:pPr>
        <w:rPr>
          <w:b/>
          <w:bCs/>
        </w:rPr>
      </w:pPr>
    </w:p>
    <w:p w14:paraId="609FBD17" w14:textId="77777777" w:rsidR="00D33D88" w:rsidRDefault="00D33D88" w:rsidP="00FA2EC9">
      <w:pPr>
        <w:rPr>
          <w:b/>
          <w:bCs/>
        </w:rPr>
      </w:pPr>
    </w:p>
    <w:p w14:paraId="15B46A6E" w14:textId="77777777" w:rsidR="00D33D88" w:rsidRDefault="00D33D88" w:rsidP="00FA2EC9">
      <w:pPr>
        <w:rPr>
          <w:b/>
          <w:bCs/>
        </w:rPr>
      </w:pPr>
    </w:p>
    <w:p w14:paraId="202D25C9" w14:textId="77777777" w:rsidR="00D33D88" w:rsidRDefault="00D33D88" w:rsidP="00FA2EC9">
      <w:pPr>
        <w:rPr>
          <w:b/>
          <w:bCs/>
        </w:rPr>
      </w:pPr>
    </w:p>
    <w:p w14:paraId="319241FC" w14:textId="77777777" w:rsidR="00D33D88" w:rsidRDefault="00D33D88" w:rsidP="00FA2EC9">
      <w:pPr>
        <w:rPr>
          <w:b/>
          <w:bCs/>
        </w:rPr>
      </w:pPr>
    </w:p>
    <w:p w14:paraId="53786062" w14:textId="77777777" w:rsidR="00D33D88" w:rsidRDefault="00D33D88" w:rsidP="00FA2EC9">
      <w:pPr>
        <w:rPr>
          <w:b/>
          <w:bCs/>
        </w:rPr>
      </w:pPr>
    </w:p>
    <w:p w14:paraId="21C28E38" w14:textId="77777777" w:rsidR="00D33D88" w:rsidRDefault="00D33D88" w:rsidP="00FA2EC9">
      <w:pPr>
        <w:rPr>
          <w:b/>
          <w:bCs/>
        </w:rPr>
      </w:pPr>
    </w:p>
    <w:p w14:paraId="15D63AF3" w14:textId="77777777" w:rsidR="00D33D88" w:rsidRDefault="00D33D88" w:rsidP="00FA2EC9">
      <w:pPr>
        <w:rPr>
          <w:b/>
          <w:bCs/>
        </w:rPr>
      </w:pPr>
    </w:p>
    <w:p w14:paraId="24526340" w14:textId="77777777" w:rsidR="00D33D88" w:rsidRDefault="00D33D88" w:rsidP="00FA2EC9">
      <w:pPr>
        <w:rPr>
          <w:b/>
          <w:bCs/>
        </w:rPr>
      </w:pPr>
    </w:p>
    <w:p w14:paraId="031C8A14" w14:textId="77777777" w:rsidR="00D33D88" w:rsidRDefault="00D33D88" w:rsidP="00FA2EC9">
      <w:pPr>
        <w:rPr>
          <w:b/>
          <w:bCs/>
        </w:rPr>
      </w:pPr>
    </w:p>
    <w:p w14:paraId="67E57556" w14:textId="77777777" w:rsidR="00D33D88" w:rsidRDefault="00D33D88" w:rsidP="00FA2EC9">
      <w:pPr>
        <w:rPr>
          <w:b/>
          <w:bCs/>
        </w:rPr>
      </w:pPr>
    </w:p>
    <w:p w14:paraId="26936F04" w14:textId="77777777" w:rsidR="00D33D88" w:rsidRDefault="00D33D88" w:rsidP="00FA2EC9">
      <w:pPr>
        <w:rPr>
          <w:b/>
          <w:bCs/>
        </w:rPr>
      </w:pPr>
    </w:p>
    <w:p w14:paraId="22047A74" w14:textId="77777777" w:rsidR="00D33D88" w:rsidRDefault="00D33D88" w:rsidP="00FA2EC9">
      <w:pPr>
        <w:rPr>
          <w:b/>
          <w:bCs/>
        </w:rPr>
      </w:pPr>
    </w:p>
    <w:p w14:paraId="31F888DF" w14:textId="77777777" w:rsidR="00D33D88" w:rsidRDefault="00D33D88" w:rsidP="00FA2EC9">
      <w:pPr>
        <w:rPr>
          <w:b/>
          <w:bCs/>
        </w:rPr>
      </w:pPr>
    </w:p>
    <w:p w14:paraId="68384614" w14:textId="77777777" w:rsidR="00D33D88" w:rsidRDefault="00D33D88" w:rsidP="00FA2EC9">
      <w:pPr>
        <w:rPr>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t>References</w:t>
      </w:r>
    </w:p>
    <w:p w14:paraId="2F307F49" w14:textId="77777777" w:rsidR="00B37854" w:rsidRPr="00E150CA" w:rsidRDefault="00B37854" w:rsidP="00FA2EC9">
      <w:pPr>
        <w:rPr>
          <w:b/>
          <w:bCs/>
        </w:rPr>
      </w:pPr>
    </w:p>
    <w:p w14:paraId="01053D3E" w14:textId="53B689FF" w:rsidR="00B17A5F" w:rsidRPr="00B17A5F" w:rsidRDefault="001E1F53" w:rsidP="00B17A5F">
      <w:pPr>
        <w:pStyle w:val="Bibliography"/>
        <w:rPr>
          <w:rFonts w:ascii="Times New Roman" w:hAnsi="Times New Roman" w:cs="Times New Roman"/>
        </w:rPr>
      </w:pPr>
      <w:r>
        <w:t xml:space="preserve"> </w:t>
      </w:r>
      <w:r w:rsidR="008740AE">
        <w:fldChar w:fldCharType="begin"/>
      </w:r>
      <w:r w:rsidR="004675D0">
        <w:instrText xml:space="preserve"> ADDIN ZOTERO_BIBL {"uncited":[],"omitted":[],"custom":[]} CSL_BIBLIOGRAPHY </w:instrText>
      </w:r>
      <w:r w:rsidR="008740AE">
        <w:fldChar w:fldCharType="separate"/>
      </w:r>
      <w:r w:rsidR="00B17A5F" w:rsidRPr="00B17A5F">
        <w:rPr>
          <w:rFonts w:ascii="Times New Roman" w:hAnsi="Times New Roman" w:cs="Times New Roman"/>
        </w:rPr>
        <w:t>1.</w:t>
      </w:r>
      <w:r w:rsidR="00B17A5F" w:rsidRPr="00B17A5F">
        <w:rPr>
          <w:rFonts w:ascii="Times New Roman" w:hAnsi="Times New Roman" w:cs="Times New Roman"/>
        </w:rPr>
        <w:tab/>
        <w:t xml:space="preserve">Alex Baeumler, Olivia D’Aoust, Maitreyi Das, et al. </w:t>
      </w:r>
      <w:r w:rsidR="00B17A5F" w:rsidRPr="00B17A5F">
        <w:rPr>
          <w:rFonts w:ascii="Times New Roman" w:hAnsi="Times New Roman" w:cs="Times New Roman"/>
          <w:i/>
          <w:iCs/>
        </w:rPr>
        <w:t>Demographic Trends and Urbanization</w:t>
      </w:r>
      <w:r w:rsidR="00B17A5F" w:rsidRPr="00B17A5F">
        <w:rPr>
          <w:rFonts w:ascii="Times New Roman" w:hAnsi="Times New Roman" w:cs="Times New Roman"/>
        </w:rPr>
        <w:t>. World Bank; 2021.</w:t>
      </w:r>
    </w:p>
    <w:p w14:paraId="410B26E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w:t>
      </w:r>
      <w:r w:rsidRPr="00B17A5F">
        <w:rPr>
          <w:rFonts w:ascii="Times New Roman" w:hAnsi="Times New Roman" w:cs="Times New Roman"/>
        </w:rPr>
        <w:tab/>
        <w:t xml:space="preserve">Hoornweg D, Sugar L, Gomez CLT. Cities and Greenhouse Gas Emissions: Moving Forward. </w:t>
      </w:r>
      <w:r w:rsidRPr="00B17A5F">
        <w:rPr>
          <w:rFonts w:ascii="Times New Roman" w:hAnsi="Times New Roman" w:cs="Times New Roman"/>
          <w:i/>
          <w:iCs/>
        </w:rPr>
        <w:t>Urbanisation</w:t>
      </w:r>
      <w:r w:rsidRPr="00B17A5F">
        <w:rPr>
          <w:rFonts w:ascii="Times New Roman" w:hAnsi="Times New Roman" w:cs="Times New Roman"/>
        </w:rPr>
        <w:t>. 2020;5(1):43-62. doi:10.1177/2455747120923557</w:t>
      </w:r>
    </w:p>
    <w:p w14:paraId="63DFAC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w:t>
      </w:r>
      <w:r w:rsidRPr="00B17A5F">
        <w:rPr>
          <w:rFonts w:ascii="Times New Roman" w:hAnsi="Times New Roman" w:cs="Times New Roman"/>
        </w:rPr>
        <w:tab/>
        <w:t xml:space="preserve">Luqman M, Rayner PJ, Gurney KR. On the impact of urbanisation on CO2 emissions. </w:t>
      </w:r>
      <w:r w:rsidRPr="00B17A5F">
        <w:rPr>
          <w:rFonts w:ascii="Times New Roman" w:hAnsi="Times New Roman" w:cs="Times New Roman"/>
          <w:i/>
          <w:iCs/>
        </w:rPr>
        <w:t>npj Urban Sustain</w:t>
      </w:r>
      <w:r w:rsidRPr="00B17A5F">
        <w:rPr>
          <w:rFonts w:ascii="Times New Roman" w:hAnsi="Times New Roman" w:cs="Times New Roman"/>
        </w:rPr>
        <w:t>. 2023;3(1):6. doi:10.1038/s42949-023-00084-2</w:t>
      </w:r>
    </w:p>
    <w:p w14:paraId="16F7988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4.</w:t>
      </w:r>
      <w:r w:rsidRPr="00B17A5F">
        <w:rPr>
          <w:rFonts w:ascii="Times New Roman" w:hAnsi="Times New Roman" w:cs="Times New Roman"/>
        </w:rPr>
        <w:tab/>
        <w:t xml:space="preserve">Yang BY, Zhao T, Hu LX, et al. Greenspace and human health: An umbrella review. </w:t>
      </w:r>
      <w:r w:rsidRPr="00B17A5F">
        <w:rPr>
          <w:rFonts w:ascii="Times New Roman" w:hAnsi="Times New Roman" w:cs="Times New Roman"/>
          <w:i/>
          <w:iCs/>
        </w:rPr>
        <w:t>The Innovation</w:t>
      </w:r>
      <w:r w:rsidRPr="00B17A5F">
        <w:rPr>
          <w:rFonts w:ascii="Times New Roman" w:hAnsi="Times New Roman" w:cs="Times New Roman"/>
        </w:rPr>
        <w:t>. 2021;2(4):100164. doi:10.1016/j.xinn.2021.100164</w:t>
      </w:r>
    </w:p>
    <w:p w14:paraId="33A3C27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5.</w:t>
      </w:r>
      <w:r w:rsidRPr="00B17A5F">
        <w:rPr>
          <w:rFonts w:ascii="Times New Roman" w:hAnsi="Times New Roman" w:cs="Times New Roman"/>
        </w:rPr>
        <w:tab/>
        <w:t xml:space="preserve">Liu Z, Chen X, Cui H, et al. Green space exposure on depression and anxiety outcomes: A meta-analysis. </w:t>
      </w:r>
      <w:r w:rsidRPr="00B17A5F">
        <w:rPr>
          <w:rFonts w:ascii="Times New Roman" w:hAnsi="Times New Roman" w:cs="Times New Roman"/>
          <w:i/>
          <w:iCs/>
        </w:rPr>
        <w:t>Environmental Research</w:t>
      </w:r>
      <w:r w:rsidRPr="00B17A5F">
        <w:rPr>
          <w:rFonts w:ascii="Times New Roman" w:hAnsi="Times New Roman" w:cs="Times New Roman"/>
        </w:rPr>
        <w:t>. 2023;231:116303. doi:10.1016/j.envres.2023.116303</w:t>
      </w:r>
    </w:p>
    <w:p w14:paraId="2C6760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6.</w:t>
      </w:r>
      <w:r w:rsidRPr="00B17A5F">
        <w:rPr>
          <w:rFonts w:ascii="Times New Roman" w:hAnsi="Times New Roman" w:cs="Times New Roman"/>
        </w:rPr>
        <w:tab/>
        <w:t xml:space="preserve">Hu CY, Yang XJ, Gui SY, et al. Residential greenness and birth outcomes: A systematic review and meta-analysis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3:110599. doi:10.1016/j.envres.2020.110599</w:t>
      </w:r>
    </w:p>
    <w:p w14:paraId="14FBC2C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7.</w:t>
      </w:r>
      <w:r w:rsidRPr="00B17A5F">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B17A5F">
        <w:rPr>
          <w:rFonts w:ascii="Times New Roman" w:hAnsi="Times New Roman" w:cs="Times New Roman"/>
          <w:i/>
          <w:iCs/>
        </w:rPr>
        <w:t>PLoS ONE</w:t>
      </w:r>
      <w:r w:rsidRPr="00B17A5F">
        <w:rPr>
          <w:rFonts w:ascii="Times New Roman" w:hAnsi="Times New Roman" w:cs="Times New Roman"/>
        </w:rPr>
        <w:t>. 2022;17(11):e0276517. doi:10.1371/journal.pone.0276517</w:t>
      </w:r>
    </w:p>
    <w:p w14:paraId="196BDA2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8.</w:t>
      </w:r>
      <w:r w:rsidRPr="00B17A5F">
        <w:rPr>
          <w:rFonts w:ascii="Times New Roman" w:hAnsi="Times New Roman" w:cs="Times New Roman"/>
        </w:rPr>
        <w:tab/>
        <w:t xml:space="preserve">Li J, Xie Y, Xu J, et al. Association between greenspace and cancer: evidence from a systematic review and meta-analysis of multiple large cohort studies. </w:t>
      </w:r>
      <w:r w:rsidRPr="00B17A5F">
        <w:rPr>
          <w:rFonts w:ascii="Times New Roman" w:hAnsi="Times New Roman" w:cs="Times New Roman"/>
          <w:i/>
          <w:iCs/>
        </w:rPr>
        <w:t>Environ Sci Pollut Res</w:t>
      </w:r>
      <w:r w:rsidRPr="00B17A5F">
        <w:rPr>
          <w:rFonts w:ascii="Times New Roman" w:hAnsi="Times New Roman" w:cs="Times New Roman"/>
        </w:rPr>
        <w:t>. 2023;30(39):91140-91157. doi:10.1007/s11356-023-28461-5</w:t>
      </w:r>
    </w:p>
    <w:p w14:paraId="599CFB2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9.</w:t>
      </w:r>
      <w:r w:rsidRPr="00B17A5F">
        <w:rPr>
          <w:rFonts w:ascii="Times New Roman" w:hAnsi="Times New Roman" w:cs="Times New Roman"/>
        </w:rPr>
        <w:tab/>
        <w:t xml:space="preserve">Rojas-Rueda D, Nieuwenhuijsen MJ, Gascon M, Perez-Leon D, Mudu P. Green spaces and mortality: a systematic review and meta-analysis of cohort studies. </w:t>
      </w:r>
      <w:r w:rsidRPr="00B17A5F">
        <w:rPr>
          <w:rFonts w:ascii="Times New Roman" w:hAnsi="Times New Roman" w:cs="Times New Roman"/>
          <w:i/>
          <w:iCs/>
        </w:rPr>
        <w:t>Lancet Planet Health</w:t>
      </w:r>
      <w:r w:rsidRPr="00B17A5F">
        <w:rPr>
          <w:rFonts w:ascii="Times New Roman" w:hAnsi="Times New Roman" w:cs="Times New Roman"/>
        </w:rPr>
        <w:t>. 2019;3(11):e469-e477. doi:10.1016/S2542-5196(19)30215-3</w:t>
      </w:r>
    </w:p>
    <w:p w14:paraId="765C2A6F"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10.</w:t>
      </w:r>
      <w:r w:rsidRPr="00B17A5F">
        <w:rPr>
          <w:rFonts w:ascii="Times New Roman" w:hAnsi="Times New Roman" w:cs="Times New Roman"/>
        </w:rPr>
        <w:tab/>
        <w:t xml:space="preserve">Smith N, Georgiou M, King AC, Tieges Z, Webb S, Chastin S. Urban blue spaces and human health: A systematic review and meta-analysis of quantitative studies. </w:t>
      </w:r>
      <w:r w:rsidRPr="00B17A5F">
        <w:rPr>
          <w:rFonts w:ascii="Times New Roman" w:hAnsi="Times New Roman" w:cs="Times New Roman"/>
          <w:i/>
          <w:iCs/>
        </w:rPr>
        <w:t>Cities</w:t>
      </w:r>
      <w:r w:rsidRPr="00B17A5F">
        <w:rPr>
          <w:rFonts w:ascii="Times New Roman" w:hAnsi="Times New Roman" w:cs="Times New Roman"/>
        </w:rPr>
        <w:t>. 2021;119:103413. doi:10.1016/j.cities.2021.103413</w:t>
      </w:r>
    </w:p>
    <w:p w14:paraId="48D4DCA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1.</w:t>
      </w:r>
      <w:r w:rsidRPr="00B17A5F">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B17A5F">
        <w:rPr>
          <w:rFonts w:ascii="Times New Roman" w:hAnsi="Times New Roman" w:cs="Times New Roman"/>
          <w:i/>
          <w:iCs/>
        </w:rPr>
        <w:t>Environment International</w:t>
      </w:r>
      <w:r w:rsidRPr="00B17A5F">
        <w:rPr>
          <w:rFonts w:ascii="Times New Roman" w:hAnsi="Times New Roman" w:cs="Times New Roman"/>
        </w:rPr>
        <w:t>. 2019;130:104923. doi:10.1016/j.envint.2019.104923</w:t>
      </w:r>
    </w:p>
    <w:p w14:paraId="29220E4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2.</w:t>
      </w:r>
      <w:r w:rsidRPr="00B17A5F">
        <w:rPr>
          <w:rFonts w:ascii="Times New Roman" w:hAnsi="Times New Roman" w:cs="Times New Roman"/>
        </w:rPr>
        <w:tab/>
        <w:t xml:space="preserve">Wolf KL, Lam ST, McKeen JK, Richardson GRA, Van Den Bosch M, Bardekjian AC. Urban Trees and Human Health: A Scoping Review. </w:t>
      </w:r>
      <w:r w:rsidRPr="00B17A5F">
        <w:rPr>
          <w:rFonts w:ascii="Times New Roman" w:hAnsi="Times New Roman" w:cs="Times New Roman"/>
          <w:i/>
          <w:iCs/>
        </w:rPr>
        <w:t>IJERPH</w:t>
      </w:r>
      <w:r w:rsidRPr="00B17A5F">
        <w:rPr>
          <w:rFonts w:ascii="Times New Roman" w:hAnsi="Times New Roman" w:cs="Times New Roman"/>
        </w:rPr>
        <w:t>. 2020;17(12):4371. doi:10.3390/ijerph17124371</w:t>
      </w:r>
    </w:p>
    <w:p w14:paraId="1A8B375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3.</w:t>
      </w:r>
      <w:r w:rsidRPr="00B17A5F">
        <w:rPr>
          <w:rFonts w:ascii="Times New Roman" w:hAnsi="Times New Roman" w:cs="Times New Roman"/>
        </w:rPr>
        <w:tab/>
        <w:t xml:space="preserve">Ampatzidis P, Cintolesi C, Kershaw T. Impact of Blue Space Geometry on Urban Heat Island Mitigation. </w:t>
      </w:r>
      <w:r w:rsidRPr="00B17A5F">
        <w:rPr>
          <w:rFonts w:ascii="Times New Roman" w:hAnsi="Times New Roman" w:cs="Times New Roman"/>
          <w:i/>
          <w:iCs/>
        </w:rPr>
        <w:t>Climate</w:t>
      </w:r>
      <w:r w:rsidRPr="00B17A5F">
        <w:rPr>
          <w:rFonts w:ascii="Times New Roman" w:hAnsi="Times New Roman" w:cs="Times New Roman"/>
        </w:rPr>
        <w:t>. 2023;11(2):28. doi:10.3390/cli11020028</w:t>
      </w:r>
    </w:p>
    <w:p w14:paraId="69D744F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4.</w:t>
      </w:r>
      <w:r w:rsidRPr="00B17A5F">
        <w:rPr>
          <w:rFonts w:ascii="Times New Roman" w:hAnsi="Times New Roman" w:cs="Times New Roman"/>
        </w:rPr>
        <w:tab/>
        <w:t xml:space="preserve">Brückner A, Falkenberg T, Heinzel C, Kistemann T. The Regeneration of Urban Blue Spaces: A Public Health Intervention? Reviewing the Evidence. </w:t>
      </w:r>
      <w:r w:rsidRPr="00B17A5F">
        <w:rPr>
          <w:rFonts w:ascii="Times New Roman" w:hAnsi="Times New Roman" w:cs="Times New Roman"/>
          <w:i/>
          <w:iCs/>
        </w:rPr>
        <w:t>Front Public Health</w:t>
      </w:r>
      <w:r w:rsidRPr="00B17A5F">
        <w:rPr>
          <w:rFonts w:ascii="Times New Roman" w:hAnsi="Times New Roman" w:cs="Times New Roman"/>
        </w:rPr>
        <w:t>. 2022;9:782101. doi:10.3389/fpubh.2021.782101</w:t>
      </w:r>
    </w:p>
    <w:p w14:paraId="027CDC2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5.</w:t>
      </w:r>
      <w:r w:rsidRPr="00B17A5F">
        <w:rPr>
          <w:rFonts w:ascii="Times New Roman" w:hAnsi="Times New Roman" w:cs="Times New Roman"/>
        </w:rPr>
        <w:tab/>
        <w:t xml:space="preserve">Markevych I, Schoierer J, Hartig T, et al. Exploring pathways linking greenspace to health: Theoretical and methodological guidance. </w:t>
      </w:r>
      <w:r w:rsidRPr="00B17A5F">
        <w:rPr>
          <w:rFonts w:ascii="Times New Roman" w:hAnsi="Times New Roman" w:cs="Times New Roman"/>
          <w:i/>
          <w:iCs/>
        </w:rPr>
        <w:t>Environmental Research</w:t>
      </w:r>
      <w:r w:rsidRPr="00B17A5F">
        <w:rPr>
          <w:rFonts w:ascii="Times New Roman" w:hAnsi="Times New Roman" w:cs="Times New Roman"/>
        </w:rPr>
        <w:t>. 2017;158:301-317. doi:10.1016/j.envres.2017.06.028</w:t>
      </w:r>
    </w:p>
    <w:p w14:paraId="0B1738D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6.</w:t>
      </w:r>
      <w:r w:rsidRPr="00B17A5F">
        <w:rPr>
          <w:rFonts w:ascii="Times New Roman" w:hAnsi="Times New Roman" w:cs="Times New Roman"/>
        </w:rPr>
        <w:tab/>
        <w:t xml:space="preserve">Zhang R, Zhang CQ, Rhodes RE. The pathways linking objectively-measured greenspace exposure and mental health: A systematic review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8:111233. doi:10.1016/j.envres.2021.111233</w:t>
      </w:r>
    </w:p>
    <w:p w14:paraId="14EB393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7.</w:t>
      </w:r>
      <w:r w:rsidRPr="00B17A5F">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1EFEBF8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8.</w:t>
      </w:r>
      <w:r w:rsidRPr="00B17A5F">
        <w:rPr>
          <w:rFonts w:ascii="Times New Roman" w:hAnsi="Times New Roman" w:cs="Times New Roman"/>
        </w:rPr>
        <w:tab/>
        <w:t xml:space="preserve">Barboza EP, Cirach M, Khomenko S, et al. Green space and mortality in European cities: a health impact assessment study. </w:t>
      </w:r>
      <w:r w:rsidRPr="00B17A5F">
        <w:rPr>
          <w:rFonts w:ascii="Times New Roman" w:hAnsi="Times New Roman" w:cs="Times New Roman"/>
          <w:i/>
          <w:iCs/>
        </w:rPr>
        <w:t>The Lancet Planetary Health</w:t>
      </w:r>
      <w:r w:rsidRPr="00B17A5F">
        <w:rPr>
          <w:rFonts w:ascii="Times New Roman" w:hAnsi="Times New Roman" w:cs="Times New Roman"/>
        </w:rPr>
        <w:t>. 2021;5(10):e718-e730. doi:10.1016/S2542-5196(21)00229-1</w:t>
      </w:r>
    </w:p>
    <w:p w14:paraId="2E0740E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9.</w:t>
      </w:r>
      <w:r w:rsidRPr="00B17A5F">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B17A5F">
        <w:rPr>
          <w:rFonts w:ascii="Times New Roman" w:hAnsi="Times New Roman" w:cs="Times New Roman"/>
          <w:i/>
          <w:iCs/>
        </w:rPr>
        <w:t>Front Public Health</w:t>
      </w:r>
      <w:r w:rsidRPr="00B17A5F">
        <w:rPr>
          <w:rFonts w:ascii="Times New Roman" w:hAnsi="Times New Roman" w:cs="Times New Roman"/>
        </w:rPr>
        <w:t>. 2022;10:841936. doi:10.3389/fpubh.2022.841936</w:t>
      </w:r>
    </w:p>
    <w:p w14:paraId="6750BFD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0.</w:t>
      </w:r>
      <w:r w:rsidRPr="00B17A5F">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B17A5F">
        <w:rPr>
          <w:rFonts w:ascii="Times New Roman" w:hAnsi="Times New Roman" w:cs="Times New Roman"/>
          <w:i/>
          <w:iCs/>
        </w:rPr>
        <w:t>The Lancet</w:t>
      </w:r>
      <w:r w:rsidRPr="00B17A5F">
        <w:rPr>
          <w:rFonts w:ascii="Times New Roman" w:hAnsi="Times New Roman" w:cs="Times New Roman"/>
        </w:rPr>
        <w:t>. 2023;402(10419):2346-2394. doi:10.1016/S0140-6736(23)01859-7</w:t>
      </w:r>
    </w:p>
    <w:p w14:paraId="1FDD1B0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1.</w:t>
      </w:r>
      <w:r w:rsidRPr="00B17A5F">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0628AF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22.</w:t>
      </w:r>
      <w:r w:rsidRPr="00B17A5F">
        <w:rPr>
          <w:rFonts w:ascii="Times New Roman" w:hAnsi="Times New Roman" w:cs="Times New Roman"/>
        </w:rPr>
        <w:tab/>
        <w:t xml:space="preserve">Pekel JF, Cottam A, Gorelick N, Belward AS. High-resolution mapping of global surface water and its long-term changes. </w:t>
      </w:r>
      <w:r w:rsidRPr="00B17A5F">
        <w:rPr>
          <w:rFonts w:ascii="Times New Roman" w:hAnsi="Times New Roman" w:cs="Times New Roman"/>
          <w:i/>
          <w:iCs/>
        </w:rPr>
        <w:t>Nature</w:t>
      </w:r>
      <w:r w:rsidRPr="00B17A5F">
        <w:rPr>
          <w:rFonts w:ascii="Times New Roman" w:hAnsi="Times New Roman" w:cs="Times New Roman"/>
        </w:rPr>
        <w:t>. 2016;540(7633):418-422. doi:10.1038/nature20584</w:t>
      </w:r>
    </w:p>
    <w:p w14:paraId="5F7A4B7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3.</w:t>
      </w:r>
      <w:r w:rsidRPr="00B17A5F">
        <w:rPr>
          <w:rFonts w:ascii="Times New Roman" w:hAnsi="Times New Roman" w:cs="Times New Roman"/>
        </w:rPr>
        <w:tab/>
        <w:t xml:space="preserve">Nieuwenhuijsen M, Gascon M, Martinez D, et al. Air Pollution, Noise, Blue Space, and Green Space and Premature Mortality in Barcelona: A Mega Cohort. </w:t>
      </w:r>
      <w:r w:rsidRPr="00B17A5F">
        <w:rPr>
          <w:rFonts w:ascii="Times New Roman" w:hAnsi="Times New Roman" w:cs="Times New Roman"/>
          <w:i/>
          <w:iCs/>
        </w:rPr>
        <w:t>IJERPH</w:t>
      </w:r>
      <w:r w:rsidRPr="00B17A5F">
        <w:rPr>
          <w:rFonts w:ascii="Times New Roman" w:hAnsi="Times New Roman" w:cs="Times New Roman"/>
        </w:rPr>
        <w:t>. 2018;15(11):2405. doi:10.3390/ijerph15112405</w:t>
      </w:r>
    </w:p>
    <w:p w14:paraId="71AE32B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4.</w:t>
      </w:r>
      <w:r w:rsidRPr="00B17A5F">
        <w:rPr>
          <w:rFonts w:ascii="Times New Roman" w:hAnsi="Times New Roman" w:cs="Times New Roman"/>
        </w:rPr>
        <w:tab/>
        <w:t xml:space="preserve">Crouse DL, Pinault L, Balram A, et al. Urban greenness and mortality in Canada’s largest cities: a national cohort study. </w:t>
      </w:r>
      <w:r w:rsidRPr="00B17A5F">
        <w:rPr>
          <w:rFonts w:ascii="Times New Roman" w:hAnsi="Times New Roman" w:cs="Times New Roman"/>
          <w:i/>
          <w:iCs/>
        </w:rPr>
        <w:t>The Lancet Planetary Health</w:t>
      </w:r>
      <w:r w:rsidRPr="00B17A5F">
        <w:rPr>
          <w:rFonts w:ascii="Times New Roman" w:hAnsi="Times New Roman" w:cs="Times New Roman"/>
        </w:rPr>
        <w:t>. 2017;1(7):e289-e297. doi:10.1016/S2542-5196(17)30118-3</w:t>
      </w:r>
    </w:p>
    <w:p w14:paraId="42DC122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5.</w:t>
      </w:r>
      <w:r w:rsidRPr="00B17A5F">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B17A5F">
        <w:rPr>
          <w:rFonts w:ascii="Times New Roman" w:hAnsi="Times New Roman" w:cs="Times New Roman"/>
          <w:i/>
          <w:iCs/>
        </w:rPr>
        <w:t>Environment International</w:t>
      </w:r>
      <w:r w:rsidRPr="00B17A5F">
        <w:rPr>
          <w:rFonts w:ascii="Times New Roman" w:hAnsi="Times New Roman" w:cs="Times New Roman"/>
        </w:rPr>
        <w:t>. 2019;125:430-436. doi:10.1016/j.envint.2019.01.075</w:t>
      </w:r>
    </w:p>
    <w:p w14:paraId="0FB08E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6.</w:t>
      </w:r>
      <w:r w:rsidRPr="00B17A5F">
        <w:rPr>
          <w:rFonts w:ascii="Times New Roman" w:hAnsi="Times New Roman" w:cs="Times New Roman"/>
        </w:rPr>
        <w:tab/>
        <w:t xml:space="preserve">James P, Hart JE, Banay RF, Laden F. Exposure to Greenness and Mortality in a Nationwide Prospective Cohort Study of Women. </w:t>
      </w:r>
      <w:r w:rsidRPr="00B17A5F">
        <w:rPr>
          <w:rFonts w:ascii="Times New Roman" w:hAnsi="Times New Roman" w:cs="Times New Roman"/>
          <w:i/>
          <w:iCs/>
        </w:rPr>
        <w:t>Environ Health Perspect</w:t>
      </w:r>
      <w:r w:rsidRPr="00B17A5F">
        <w:rPr>
          <w:rFonts w:ascii="Times New Roman" w:hAnsi="Times New Roman" w:cs="Times New Roman"/>
        </w:rPr>
        <w:t>. 2016;124(9):1344-1352. doi:10.1289/ehp.1510363</w:t>
      </w:r>
    </w:p>
    <w:p w14:paraId="034556B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7.</w:t>
      </w:r>
      <w:r w:rsidRPr="00B17A5F">
        <w:rPr>
          <w:rFonts w:ascii="Times New Roman" w:hAnsi="Times New Roman" w:cs="Times New Roman"/>
        </w:rPr>
        <w:tab/>
        <w:t xml:space="preserve">Wilker EH, Wu CD, McNeely E, et al. Green space and mortality following ischemic stroke. </w:t>
      </w:r>
      <w:r w:rsidRPr="00B17A5F">
        <w:rPr>
          <w:rFonts w:ascii="Times New Roman" w:hAnsi="Times New Roman" w:cs="Times New Roman"/>
          <w:i/>
          <w:iCs/>
        </w:rPr>
        <w:t>Environmental Research</w:t>
      </w:r>
      <w:r w:rsidRPr="00B17A5F">
        <w:rPr>
          <w:rFonts w:ascii="Times New Roman" w:hAnsi="Times New Roman" w:cs="Times New Roman"/>
        </w:rPr>
        <w:t>. 2014;133:42-48. doi:10.1016/j.envres.2014.05.005</w:t>
      </w:r>
    </w:p>
    <w:p w14:paraId="161BAE5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8.</w:t>
      </w:r>
      <w:r w:rsidRPr="00B17A5F">
        <w:rPr>
          <w:rFonts w:ascii="Times New Roman" w:hAnsi="Times New Roman" w:cs="Times New Roman"/>
        </w:rPr>
        <w:tab/>
        <w:t xml:space="preserve">Villeneuve PJ, Jerrett M, G. Su J, et al. A cohort study relating urban green space with mortality in Ontario, Canada. </w:t>
      </w:r>
      <w:r w:rsidRPr="00B17A5F">
        <w:rPr>
          <w:rFonts w:ascii="Times New Roman" w:hAnsi="Times New Roman" w:cs="Times New Roman"/>
          <w:i/>
          <w:iCs/>
        </w:rPr>
        <w:t>Environmental Research</w:t>
      </w:r>
      <w:r w:rsidRPr="00B17A5F">
        <w:rPr>
          <w:rFonts w:ascii="Times New Roman" w:hAnsi="Times New Roman" w:cs="Times New Roman"/>
        </w:rPr>
        <w:t>. 2012;115:51-58. doi:10.1016/j.envres.2012.03.003</w:t>
      </w:r>
    </w:p>
    <w:p w14:paraId="3EFB80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9.</w:t>
      </w:r>
      <w:r w:rsidRPr="00B17A5F">
        <w:rPr>
          <w:rFonts w:ascii="Times New Roman" w:hAnsi="Times New Roman" w:cs="Times New Roman"/>
        </w:rPr>
        <w:tab/>
        <w:t xml:space="preserve">Ji JS, Zhu A, Bai C, et al. Residential greenness and mortality in oldest-old women and men in China: a longitudinal cohort study. </w:t>
      </w:r>
      <w:r w:rsidRPr="00B17A5F">
        <w:rPr>
          <w:rFonts w:ascii="Times New Roman" w:hAnsi="Times New Roman" w:cs="Times New Roman"/>
          <w:i/>
          <w:iCs/>
        </w:rPr>
        <w:t>The Lancet Planetary Health</w:t>
      </w:r>
      <w:r w:rsidRPr="00B17A5F">
        <w:rPr>
          <w:rFonts w:ascii="Times New Roman" w:hAnsi="Times New Roman" w:cs="Times New Roman"/>
        </w:rPr>
        <w:t>. 2019;3(1):e17-e25. doi:10.1016/S2542-5196(18)30264-X</w:t>
      </w:r>
    </w:p>
    <w:p w14:paraId="5189BA8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0.</w:t>
      </w:r>
      <w:r w:rsidRPr="00B17A5F">
        <w:rPr>
          <w:rFonts w:ascii="Times New Roman" w:hAnsi="Times New Roman" w:cs="Times New Roman"/>
        </w:rPr>
        <w:tab/>
        <w:t xml:space="preserve">Orioli R, Antonucci C, Scortichini M, et al. Exposure to Residential Greenness as a Predictor of Cause-Specific Mortality and Stroke Incidence in the Rome Longitudinal Study. </w:t>
      </w:r>
      <w:r w:rsidRPr="00B17A5F">
        <w:rPr>
          <w:rFonts w:ascii="Times New Roman" w:hAnsi="Times New Roman" w:cs="Times New Roman"/>
          <w:i/>
          <w:iCs/>
        </w:rPr>
        <w:t>Environ Health Perspect</w:t>
      </w:r>
      <w:r w:rsidRPr="00B17A5F">
        <w:rPr>
          <w:rFonts w:ascii="Times New Roman" w:hAnsi="Times New Roman" w:cs="Times New Roman"/>
        </w:rPr>
        <w:t>. 2019;127(2):027002. doi:10.1289/EHP2854</w:t>
      </w:r>
    </w:p>
    <w:p w14:paraId="2BC5966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1.</w:t>
      </w:r>
      <w:r w:rsidRPr="00B17A5F">
        <w:rPr>
          <w:rFonts w:ascii="Times New Roman" w:hAnsi="Times New Roman" w:cs="Times New Roman"/>
        </w:rPr>
        <w:tab/>
        <w:t xml:space="preserve">Vienneau D, De Hoogh K, Faeh D, Kaufmann M, Wunderli JM, Röösli M. More than clean air and tranquillity: Residential green is independently associated with decreasing mortality. </w:t>
      </w:r>
      <w:r w:rsidRPr="00B17A5F">
        <w:rPr>
          <w:rFonts w:ascii="Times New Roman" w:hAnsi="Times New Roman" w:cs="Times New Roman"/>
          <w:i/>
          <w:iCs/>
        </w:rPr>
        <w:t>Environment International</w:t>
      </w:r>
      <w:r w:rsidRPr="00B17A5F">
        <w:rPr>
          <w:rFonts w:ascii="Times New Roman" w:hAnsi="Times New Roman" w:cs="Times New Roman"/>
        </w:rPr>
        <w:t>. 2017;108:176-184. doi:10.1016/j.envint.2017.08.012</w:t>
      </w:r>
    </w:p>
    <w:p w14:paraId="56279A3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2.</w:t>
      </w:r>
      <w:r w:rsidRPr="00B17A5F">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B17A5F">
        <w:rPr>
          <w:rFonts w:ascii="Times New Roman" w:hAnsi="Times New Roman" w:cs="Times New Roman"/>
          <w:i/>
          <w:iCs/>
        </w:rPr>
        <w:t>Environmental Research</w:t>
      </w:r>
      <w:r w:rsidRPr="00B17A5F">
        <w:rPr>
          <w:rFonts w:ascii="Times New Roman" w:hAnsi="Times New Roman" w:cs="Times New Roman"/>
        </w:rPr>
        <w:t>. 2024;241:117610. doi:10.1016/j.envres.2023.117610</w:t>
      </w:r>
    </w:p>
    <w:p w14:paraId="48546E6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3.</w:t>
      </w:r>
      <w:r w:rsidRPr="00B17A5F">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B17A5F">
        <w:rPr>
          <w:rFonts w:ascii="Times New Roman" w:hAnsi="Times New Roman" w:cs="Times New Roman"/>
          <w:i/>
          <w:iCs/>
        </w:rPr>
        <w:t>Environment International</w:t>
      </w:r>
      <w:r w:rsidRPr="00B17A5F">
        <w:rPr>
          <w:rFonts w:ascii="Times New Roman" w:hAnsi="Times New Roman" w:cs="Times New Roman"/>
        </w:rPr>
        <w:t>. 2023;178:108050. doi:10.1016/j.envint.2023.108050</w:t>
      </w:r>
    </w:p>
    <w:p w14:paraId="6A1B216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34.</w:t>
      </w:r>
      <w:r w:rsidRPr="00B17A5F">
        <w:rPr>
          <w:rFonts w:ascii="Times New Roman" w:hAnsi="Times New Roman" w:cs="Times New Roman"/>
        </w:rPr>
        <w:tab/>
        <w:t>Global Burden of Disease Collaborative Network. Global Burden of Disease Study 2019 (GBD 2019) Reference Life Table. Published online 2021. doi:10.6069/1D4Y-YQ37</w:t>
      </w:r>
    </w:p>
    <w:p w14:paraId="2DDD66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5.</w:t>
      </w:r>
      <w:r w:rsidRPr="00B17A5F">
        <w:rPr>
          <w:rFonts w:ascii="Times New Roman" w:hAnsi="Times New Roman" w:cs="Times New Roman"/>
        </w:rPr>
        <w:tab/>
        <w:t>Pesaresi M. GHS-BUILT-S R2023A - GHS built-up surface grid, derived from Sentinel2 composite and Landsat, multitemporal (1975-2030). Published online April 25, 2023. doi:10.2905/9F06F36F-4B11-47EC-ABB0-4F8B7B1D72EA</w:t>
      </w:r>
    </w:p>
    <w:p w14:paraId="219FEC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6.</w:t>
      </w:r>
      <w:r w:rsidRPr="00B17A5F">
        <w:rPr>
          <w:rFonts w:ascii="Times New Roman" w:hAnsi="Times New Roman" w:cs="Times New Roman"/>
        </w:rPr>
        <w:tab/>
        <w:t xml:space="preserve">Lambert A, Vlaar J, Herrington S, Brussoni M. What Is the Relationship between the Neighbourhood Built Environment and Time Spent in Outdoor Play? A Systematic Review. </w:t>
      </w:r>
      <w:r w:rsidRPr="00B17A5F">
        <w:rPr>
          <w:rFonts w:ascii="Times New Roman" w:hAnsi="Times New Roman" w:cs="Times New Roman"/>
          <w:i/>
          <w:iCs/>
        </w:rPr>
        <w:t>International Journal of Environmental Research and Public Health</w:t>
      </w:r>
      <w:r w:rsidRPr="00B17A5F">
        <w:rPr>
          <w:rFonts w:ascii="Times New Roman" w:hAnsi="Times New Roman" w:cs="Times New Roman"/>
        </w:rPr>
        <w:t>. 2019;16(20):3840. doi:10.3390/ijerph16203840</w:t>
      </w:r>
    </w:p>
    <w:p w14:paraId="0F4CD25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7.</w:t>
      </w:r>
      <w:r w:rsidRPr="00B17A5F">
        <w:rPr>
          <w:rFonts w:ascii="Times New Roman" w:hAnsi="Times New Roman" w:cs="Times New Roman"/>
        </w:rPr>
        <w:tab/>
        <w:t xml:space="preserve">Zhang L, Wang Q, Lei R, et al. Greenness on mortality of infant and under-5 child: A nationwide study in 147 Chinese cities. </w:t>
      </w:r>
      <w:r w:rsidRPr="00B17A5F">
        <w:rPr>
          <w:rFonts w:ascii="Times New Roman" w:hAnsi="Times New Roman" w:cs="Times New Roman"/>
          <w:i/>
          <w:iCs/>
        </w:rPr>
        <w:t>Ecotoxicology and Environmental Safety</w:t>
      </w:r>
      <w:r w:rsidRPr="00B17A5F">
        <w:rPr>
          <w:rFonts w:ascii="Times New Roman" w:hAnsi="Times New Roman" w:cs="Times New Roman"/>
        </w:rPr>
        <w:t>. 2024;286:117184. doi:10.1016/j.ecoenv.2024.117184</w:t>
      </w:r>
    </w:p>
    <w:p w14:paraId="112E00DE"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8.</w:t>
      </w:r>
      <w:r w:rsidRPr="00B17A5F">
        <w:rPr>
          <w:rFonts w:ascii="Times New Roman" w:hAnsi="Times New Roman" w:cs="Times New Roman"/>
        </w:rPr>
        <w:tab/>
        <w:t>United Nations Statistics Division. Standard Country or Area Codes for Statistical Use (M49). https://unstats.un.org/unsd/methodology/m49</w:t>
      </w:r>
    </w:p>
    <w:p w14:paraId="2CE3ED0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9.</w:t>
      </w:r>
      <w:r w:rsidRPr="00B17A5F">
        <w:rPr>
          <w:rFonts w:ascii="Times New Roman" w:hAnsi="Times New Roman" w:cs="Times New Roman"/>
        </w:rPr>
        <w:tab/>
        <w:t xml:space="preserve">Beck HE, Zimmermann NE, McVicar TR, Vergopolan N, Berg A, Wood EF. Present and future Köppen-Geiger climate classification maps at 1-km resolution. </w:t>
      </w:r>
      <w:r w:rsidRPr="00B17A5F">
        <w:rPr>
          <w:rFonts w:ascii="Times New Roman" w:hAnsi="Times New Roman" w:cs="Times New Roman"/>
          <w:i/>
          <w:iCs/>
        </w:rPr>
        <w:t>Scientific Data</w:t>
      </w:r>
      <w:r w:rsidRPr="00B17A5F">
        <w:rPr>
          <w:rFonts w:ascii="Times New Roman" w:hAnsi="Times New Roman" w:cs="Times New Roman"/>
        </w:rPr>
        <w:t>. 2018;5:180214. doi:10.1038/sdata.2018.214</w:t>
      </w:r>
    </w:p>
    <w:p w14:paraId="4F46C11B" w14:textId="77AB32FC" w:rsidR="003057CF" w:rsidRPr="00E150CA" w:rsidRDefault="008740AE" w:rsidP="00B37854">
      <w:r>
        <w:fldChar w:fldCharType="end"/>
      </w:r>
    </w:p>
    <w:sectPr w:rsidR="003057CF" w:rsidRPr="00E150CA" w:rsidSect="007A638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CCFA25" w14:textId="77777777" w:rsidR="00726D6B" w:rsidRDefault="00726D6B" w:rsidP="00C814B5">
      <w:r>
        <w:separator/>
      </w:r>
    </w:p>
  </w:endnote>
  <w:endnote w:type="continuationSeparator" w:id="0">
    <w:p w14:paraId="0C0702A8" w14:textId="77777777" w:rsidR="00726D6B" w:rsidRDefault="00726D6B"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3025CD" w14:textId="77777777" w:rsidR="00726D6B" w:rsidRDefault="00726D6B" w:rsidP="00C814B5">
      <w:r>
        <w:separator/>
      </w:r>
    </w:p>
  </w:footnote>
  <w:footnote w:type="continuationSeparator" w:id="0">
    <w:p w14:paraId="0BB68ECB" w14:textId="77777777" w:rsidR="00726D6B" w:rsidRDefault="00726D6B"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149"/>
    <w:rsid w:val="000B7BE0"/>
    <w:rsid w:val="000C081F"/>
    <w:rsid w:val="000C6255"/>
    <w:rsid w:val="000C6488"/>
    <w:rsid w:val="000C6A15"/>
    <w:rsid w:val="000C6DEB"/>
    <w:rsid w:val="000D568A"/>
    <w:rsid w:val="000D7E31"/>
    <w:rsid w:val="000E0AD4"/>
    <w:rsid w:val="000E1D49"/>
    <w:rsid w:val="000E6D38"/>
    <w:rsid w:val="000F34B8"/>
    <w:rsid w:val="000F62BB"/>
    <w:rsid w:val="001014B1"/>
    <w:rsid w:val="00103044"/>
    <w:rsid w:val="00105A15"/>
    <w:rsid w:val="00107C0A"/>
    <w:rsid w:val="00107F48"/>
    <w:rsid w:val="001135F2"/>
    <w:rsid w:val="00114224"/>
    <w:rsid w:val="00116098"/>
    <w:rsid w:val="00120B9A"/>
    <w:rsid w:val="0012232D"/>
    <w:rsid w:val="001229DE"/>
    <w:rsid w:val="00123848"/>
    <w:rsid w:val="00132283"/>
    <w:rsid w:val="001329DE"/>
    <w:rsid w:val="00141172"/>
    <w:rsid w:val="001463C7"/>
    <w:rsid w:val="001470F7"/>
    <w:rsid w:val="001507B3"/>
    <w:rsid w:val="00153AA9"/>
    <w:rsid w:val="00153D90"/>
    <w:rsid w:val="00154804"/>
    <w:rsid w:val="00157C32"/>
    <w:rsid w:val="001607E3"/>
    <w:rsid w:val="0016141A"/>
    <w:rsid w:val="00164EC7"/>
    <w:rsid w:val="00165473"/>
    <w:rsid w:val="00165516"/>
    <w:rsid w:val="00165667"/>
    <w:rsid w:val="00165BFB"/>
    <w:rsid w:val="00167925"/>
    <w:rsid w:val="00170E9C"/>
    <w:rsid w:val="00171935"/>
    <w:rsid w:val="0017376A"/>
    <w:rsid w:val="00173BD9"/>
    <w:rsid w:val="00176521"/>
    <w:rsid w:val="00180E9E"/>
    <w:rsid w:val="001818F3"/>
    <w:rsid w:val="001821A1"/>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2E95"/>
    <w:rsid w:val="00275440"/>
    <w:rsid w:val="00275B6E"/>
    <w:rsid w:val="00284BC1"/>
    <w:rsid w:val="00285E75"/>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47F7"/>
    <w:rsid w:val="002D68C9"/>
    <w:rsid w:val="002D71DD"/>
    <w:rsid w:val="002D77F9"/>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87B"/>
    <w:rsid w:val="00312D2F"/>
    <w:rsid w:val="00322DD1"/>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526C"/>
    <w:rsid w:val="00355E39"/>
    <w:rsid w:val="003578BC"/>
    <w:rsid w:val="00362015"/>
    <w:rsid w:val="0036229A"/>
    <w:rsid w:val="003705BF"/>
    <w:rsid w:val="003708FF"/>
    <w:rsid w:val="00370984"/>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2E6"/>
    <w:rsid w:val="003C2F7C"/>
    <w:rsid w:val="003C3846"/>
    <w:rsid w:val="003C57E4"/>
    <w:rsid w:val="003C7B28"/>
    <w:rsid w:val="003D06C1"/>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17C3"/>
    <w:rsid w:val="00447078"/>
    <w:rsid w:val="0044736A"/>
    <w:rsid w:val="00447748"/>
    <w:rsid w:val="004518A5"/>
    <w:rsid w:val="0045472F"/>
    <w:rsid w:val="00455EE4"/>
    <w:rsid w:val="00457E7E"/>
    <w:rsid w:val="004614AB"/>
    <w:rsid w:val="004616FD"/>
    <w:rsid w:val="004675D0"/>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2877"/>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378FC"/>
    <w:rsid w:val="00540752"/>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5F78"/>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16FAE"/>
    <w:rsid w:val="0062029F"/>
    <w:rsid w:val="00620701"/>
    <w:rsid w:val="0062156B"/>
    <w:rsid w:val="006222BE"/>
    <w:rsid w:val="00626371"/>
    <w:rsid w:val="00626F66"/>
    <w:rsid w:val="006279CF"/>
    <w:rsid w:val="00630632"/>
    <w:rsid w:val="00632344"/>
    <w:rsid w:val="00632B39"/>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56DF"/>
    <w:rsid w:val="00697358"/>
    <w:rsid w:val="006A2621"/>
    <w:rsid w:val="006A4AC4"/>
    <w:rsid w:val="006A54AA"/>
    <w:rsid w:val="006A7E0D"/>
    <w:rsid w:val="006B0C9A"/>
    <w:rsid w:val="006B257F"/>
    <w:rsid w:val="006B3186"/>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6D6B"/>
    <w:rsid w:val="00727C61"/>
    <w:rsid w:val="00731501"/>
    <w:rsid w:val="00731FC8"/>
    <w:rsid w:val="00732271"/>
    <w:rsid w:val="00733950"/>
    <w:rsid w:val="007354C6"/>
    <w:rsid w:val="00736641"/>
    <w:rsid w:val="00736C52"/>
    <w:rsid w:val="00741FA6"/>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0EEA"/>
    <w:rsid w:val="0078361F"/>
    <w:rsid w:val="0078403A"/>
    <w:rsid w:val="00791C22"/>
    <w:rsid w:val="007923E0"/>
    <w:rsid w:val="00792E78"/>
    <w:rsid w:val="007978FB"/>
    <w:rsid w:val="007A0072"/>
    <w:rsid w:val="007A02E0"/>
    <w:rsid w:val="007A26CC"/>
    <w:rsid w:val="007A4319"/>
    <w:rsid w:val="007A638C"/>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5FF9"/>
    <w:rsid w:val="00846322"/>
    <w:rsid w:val="00847BEB"/>
    <w:rsid w:val="00847D77"/>
    <w:rsid w:val="008531B6"/>
    <w:rsid w:val="00855772"/>
    <w:rsid w:val="00861214"/>
    <w:rsid w:val="0086582F"/>
    <w:rsid w:val="008659CD"/>
    <w:rsid w:val="00866A5E"/>
    <w:rsid w:val="00867BD2"/>
    <w:rsid w:val="00870A86"/>
    <w:rsid w:val="0087108D"/>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1FAF"/>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A6B9D"/>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E1007"/>
    <w:rsid w:val="009E1DB8"/>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4A"/>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17A5F"/>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8C8"/>
    <w:rsid w:val="00C42F55"/>
    <w:rsid w:val="00C472FA"/>
    <w:rsid w:val="00C52434"/>
    <w:rsid w:val="00C529F1"/>
    <w:rsid w:val="00C52B75"/>
    <w:rsid w:val="00C53D46"/>
    <w:rsid w:val="00C63335"/>
    <w:rsid w:val="00C65B8E"/>
    <w:rsid w:val="00C662A0"/>
    <w:rsid w:val="00C66916"/>
    <w:rsid w:val="00C73599"/>
    <w:rsid w:val="00C7530B"/>
    <w:rsid w:val="00C802AF"/>
    <w:rsid w:val="00C814B5"/>
    <w:rsid w:val="00C82F36"/>
    <w:rsid w:val="00C83ABA"/>
    <w:rsid w:val="00C90142"/>
    <w:rsid w:val="00C91C00"/>
    <w:rsid w:val="00C92231"/>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550"/>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125F"/>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8FF"/>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57E5E"/>
    <w:rsid w:val="00E63418"/>
    <w:rsid w:val="00E63731"/>
    <w:rsid w:val="00E63B04"/>
    <w:rsid w:val="00E6576A"/>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2502"/>
    <w:rsid w:val="00EC276D"/>
    <w:rsid w:val="00EC38D2"/>
    <w:rsid w:val="00EC455B"/>
    <w:rsid w:val="00EC4809"/>
    <w:rsid w:val="00EC6CB2"/>
    <w:rsid w:val="00EC78C9"/>
    <w:rsid w:val="00ED067B"/>
    <w:rsid w:val="00ED2483"/>
    <w:rsid w:val="00ED31F3"/>
    <w:rsid w:val="00ED662B"/>
    <w:rsid w:val="00ED7F58"/>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278AC"/>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0B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9</Pages>
  <Words>22730</Words>
  <Characters>129562</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5</cp:revision>
  <cp:lastPrinted>2025-02-18T18:29:00Z</cp:lastPrinted>
  <dcterms:created xsi:type="dcterms:W3CDTF">2025-08-05T22:16:00Z</dcterms:created>
  <dcterms:modified xsi:type="dcterms:W3CDTF">2025-08-06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E7Q6kTq"/&gt;&lt;style id="http://www.zotero.org/styles/american-medical-association" hasBibliography="1" bibliographyStyleHasBeenSet="1"/&gt;&lt;prefs&gt;&lt;pref name="fieldType" value="Field"/&gt;&lt;/prefs&gt;&lt;/data&gt;</vt:lpwstr>
  </property>
</Properties>
</file>